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25ED50" w14:textId="77777777" w:rsidR="00A32101" w:rsidRDefault="00A32101" w:rsidP="00A32101">
      <w:pPr>
        <w:pStyle w:val="AriaNorma"/>
        <w:spacing w:line="480" w:lineRule="auto"/>
        <w:jc w:val="center"/>
        <w:rPr>
          <w:b/>
          <w:sz w:val="40"/>
        </w:rPr>
      </w:pPr>
    </w:p>
    <w:p w14:paraId="76EFB49F" w14:textId="77777777" w:rsidR="00A32101" w:rsidRDefault="00A32101" w:rsidP="00A32101">
      <w:pPr>
        <w:pStyle w:val="AriaNorma"/>
        <w:spacing w:line="480" w:lineRule="auto"/>
        <w:jc w:val="center"/>
        <w:rPr>
          <w:b/>
          <w:sz w:val="40"/>
        </w:rPr>
      </w:pPr>
    </w:p>
    <w:p w14:paraId="411154EA" w14:textId="140DF7FF" w:rsidR="00826F72" w:rsidRPr="00A32101" w:rsidRDefault="00A32101" w:rsidP="00A32101">
      <w:pPr>
        <w:pStyle w:val="AriaNorma"/>
        <w:spacing w:line="480" w:lineRule="auto"/>
        <w:jc w:val="center"/>
        <w:rPr>
          <w:b/>
          <w:sz w:val="40"/>
        </w:rPr>
      </w:pPr>
      <w:r>
        <w:rPr>
          <w:b/>
          <w:sz w:val="40"/>
        </w:rPr>
        <w:t>What Drives Your Drivers</w:t>
      </w:r>
      <w:r w:rsidR="00826F72" w:rsidRPr="00A32101">
        <w:rPr>
          <w:b/>
          <w:sz w:val="40"/>
        </w:rPr>
        <w:t xml:space="preserve">: </w:t>
      </w:r>
      <w:r w:rsidRPr="00A32101">
        <w:rPr>
          <w:b/>
          <w:sz w:val="40"/>
        </w:rPr>
        <w:t>An In-Depth Look At Lyft And Uber Drivers</w:t>
      </w:r>
    </w:p>
    <w:p w14:paraId="50F368B4" w14:textId="77777777" w:rsidR="00826F72" w:rsidRPr="00A32101" w:rsidRDefault="00826F72" w:rsidP="00A32101">
      <w:pPr>
        <w:pStyle w:val="AriaNorma"/>
        <w:spacing w:line="480" w:lineRule="auto"/>
        <w:jc w:val="center"/>
        <w:rPr>
          <w:sz w:val="40"/>
        </w:rPr>
      </w:pPr>
    </w:p>
    <w:p w14:paraId="2504971C" w14:textId="77777777" w:rsidR="00826F72" w:rsidRDefault="00826F72" w:rsidP="00A32101">
      <w:pPr>
        <w:pStyle w:val="AriaNorma"/>
        <w:jc w:val="center"/>
      </w:pPr>
      <w:r>
        <w:t>Authors:</w:t>
      </w:r>
    </w:p>
    <w:p w14:paraId="3C25DF38" w14:textId="77777777" w:rsidR="00826F72" w:rsidRDefault="00826F72" w:rsidP="00A32101">
      <w:pPr>
        <w:pStyle w:val="AriaNorma"/>
        <w:jc w:val="center"/>
      </w:pPr>
    </w:p>
    <w:p w14:paraId="13F13D37" w14:textId="77777777" w:rsidR="00826F72" w:rsidRPr="00A64A20" w:rsidRDefault="00826F72" w:rsidP="00A32101">
      <w:pPr>
        <w:pStyle w:val="AriaNorma"/>
        <w:jc w:val="center"/>
        <w:rPr>
          <w:b/>
        </w:rPr>
      </w:pPr>
      <w:r w:rsidRPr="00A64A20">
        <w:rPr>
          <w:b/>
        </w:rPr>
        <w:t>Rosaria M. Berliner (corresponding author)</w:t>
      </w:r>
    </w:p>
    <w:p w14:paraId="28C6209A" w14:textId="77777777" w:rsidR="00826F72" w:rsidRDefault="00826F72" w:rsidP="00A32101">
      <w:pPr>
        <w:pStyle w:val="AriaNorma"/>
        <w:jc w:val="center"/>
      </w:pPr>
      <w:r>
        <w:t>Institute of Transportation Studies</w:t>
      </w:r>
    </w:p>
    <w:p w14:paraId="53DD8192" w14:textId="77777777" w:rsidR="00826F72" w:rsidRDefault="00826F72" w:rsidP="00A32101">
      <w:pPr>
        <w:pStyle w:val="AriaNorma"/>
        <w:jc w:val="center"/>
      </w:pPr>
      <w:r>
        <w:t>University of California, Davis</w:t>
      </w:r>
    </w:p>
    <w:p w14:paraId="73C09EC5" w14:textId="5B0DE1FD" w:rsidR="00826F72" w:rsidRPr="00453E70" w:rsidRDefault="00826F72" w:rsidP="00A32101">
      <w:pPr>
        <w:pStyle w:val="AriaNorma"/>
        <w:jc w:val="center"/>
        <w:rPr>
          <w:lang w:val="fr-FR"/>
        </w:rPr>
      </w:pPr>
      <w:r w:rsidRPr="00453E70">
        <w:rPr>
          <w:lang w:val="fr-FR"/>
        </w:rPr>
        <w:t xml:space="preserve">1605 </w:t>
      </w:r>
      <w:proofErr w:type="spellStart"/>
      <w:r w:rsidRPr="00453E70">
        <w:rPr>
          <w:lang w:val="fr-FR"/>
        </w:rPr>
        <w:t>Tilia</w:t>
      </w:r>
      <w:proofErr w:type="spellEnd"/>
      <w:r w:rsidRPr="00453E70">
        <w:rPr>
          <w:lang w:val="fr-FR"/>
        </w:rPr>
        <w:t xml:space="preserve"> Street, Suite 100; Davis, CA 95616</w:t>
      </w:r>
    </w:p>
    <w:p w14:paraId="3EA381E0" w14:textId="07C470BA" w:rsidR="00A64A20" w:rsidRDefault="00A64A20" w:rsidP="00A32101">
      <w:pPr>
        <w:pStyle w:val="AriaNorma"/>
        <w:jc w:val="center"/>
      </w:pPr>
      <w:r>
        <w:t>Phone: 347-871-2742</w:t>
      </w:r>
    </w:p>
    <w:p w14:paraId="3F97D883" w14:textId="31042968" w:rsidR="00826F72" w:rsidRDefault="00826F72" w:rsidP="00A32101">
      <w:pPr>
        <w:pStyle w:val="AriaNorma"/>
        <w:jc w:val="center"/>
      </w:pPr>
      <w:r w:rsidRPr="00027C29">
        <w:t xml:space="preserve">Email: </w:t>
      </w:r>
      <w:hyperlink r:id="rId8" w:history="1">
        <w:r w:rsidRPr="00027C29">
          <w:rPr>
            <w:rStyle w:val="Hyperlink"/>
          </w:rPr>
          <w:t>aberliner@ucdavis.edu</w:t>
        </w:r>
      </w:hyperlink>
    </w:p>
    <w:p w14:paraId="57E2770E" w14:textId="5C8BFA18" w:rsidR="00A44580" w:rsidRPr="00A44580" w:rsidRDefault="00A44580" w:rsidP="00A32101">
      <w:pPr>
        <w:pStyle w:val="AriaNorma"/>
        <w:jc w:val="center"/>
      </w:pPr>
      <w:r w:rsidRPr="00A44580">
        <w:t xml:space="preserve">ORCID: </w:t>
      </w:r>
      <w:hyperlink r:id="rId9" w:tgtFrame="_blank" w:history="1">
        <w:r w:rsidRPr="00A44580">
          <w:rPr>
            <w:rStyle w:val="Hyperlink"/>
            <w:color w:val="auto"/>
            <w:u w:val="none"/>
          </w:rPr>
          <w:t>0000-0002-6978-8268</w:t>
        </w:r>
      </w:hyperlink>
    </w:p>
    <w:p w14:paraId="3F59F7A0" w14:textId="77777777" w:rsidR="00826F72" w:rsidRDefault="00826F72" w:rsidP="00A32101">
      <w:pPr>
        <w:pStyle w:val="AriaNorma"/>
        <w:jc w:val="center"/>
      </w:pPr>
    </w:p>
    <w:p w14:paraId="797D8D63" w14:textId="77777777" w:rsidR="00826F72" w:rsidRPr="007F075D" w:rsidRDefault="00826F72" w:rsidP="00A32101">
      <w:pPr>
        <w:pStyle w:val="AriaNorma"/>
        <w:jc w:val="center"/>
        <w:rPr>
          <w:b/>
        </w:rPr>
      </w:pPr>
      <w:r w:rsidRPr="007F075D">
        <w:rPr>
          <w:b/>
        </w:rPr>
        <w:t>Gil Tal</w:t>
      </w:r>
    </w:p>
    <w:p w14:paraId="60A60E1E" w14:textId="77777777" w:rsidR="00826F72" w:rsidRDefault="00826F72" w:rsidP="00A32101">
      <w:pPr>
        <w:pStyle w:val="AriaNorma"/>
        <w:jc w:val="center"/>
      </w:pPr>
      <w:r>
        <w:t>Institute of Transportation Studies</w:t>
      </w:r>
    </w:p>
    <w:p w14:paraId="5D78782D" w14:textId="77777777" w:rsidR="00826F72" w:rsidRDefault="00826F72" w:rsidP="00A32101">
      <w:pPr>
        <w:pStyle w:val="AriaNorma"/>
        <w:jc w:val="center"/>
      </w:pPr>
      <w:r>
        <w:t>University of California, Davis</w:t>
      </w:r>
    </w:p>
    <w:p w14:paraId="71A74A09" w14:textId="77777777" w:rsidR="00826F72" w:rsidRPr="00453E70" w:rsidRDefault="00826F72" w:rsidP="00A32101">
      <w:pPr>
        <w:pStyle w:val="AriaNorma"/>
        <w:jc w:val="center"/>
        <w:rPr>
          <w:lang w:val="fr-FR"/>
        </w:rPr>
      </w:pPr>
      <w:r w:rsidRPr="00453E70">
        <w:rPr>
          <w:lang w:val="fr-FR"/>
        </w:rPr>
        <w:t xml:space="preserve">1605 </w:t>
      </w:r>
      <w:proofErr w:type="spellStart"/>
      <w:r w:rsidRPr="00453E70">
        <w:rPr>
          <w:lang w:val="fr-FR"/>
        </w:rPr>
        <w:t>Tilia</w:t>
      </w:r>
      <w:proofErr w:type="spellEnd"/>
      <w:r w:rsidRPr="00453E70">
        <w:rPr>
          <w:lang w:val="fr-FR"/>
        </w:rPr>
        <w:t xml:space="preserve"> Street, Suite 100; Davis, CA 95616</w:t>
      </w:r>
    </w:p>
    <w:p w14:paraId="39D0267E" w14:textId="48B8EB68" w:rsidR="00826F72" w:rsidRDefault="00826F72" w:rsidP="00A32101">
      <w:pPr>
        <w:pStyle w:val="AriaNorma"/>
        <w:jc w:val="center"/>
      </w:pPr>
      <w:r>
        <w:t>Phone:</w:t>
      </w:r>
      <w:r w:rsidR="00A64A20">
        <w:t xml:space="preserve"> 530-754-4408</w:t>
      </w:r>
    </w:p>
    <w:p w14:paraId="016186EB" w14:textId="77777777" w:rsidR="007C2312" w:rsidRDefault="00826F72" w:rsidP="00A32101">
      <w:pPr>
        <w:pStyle w:val="AriaNorma"/>
        <w:jc w:val="center"/>
      </w:pPr>
      <w:r>
        <w:t xml:space="preserve">Email: </w:t>
      </w:r>
      <w:hyperlink r:id="rId10" w:history="1">
        <w:r w:rsidR="007C2312" w:rsidRPr="00EC3BEF">
          <w:rPr>
            <w:rStyle w:val="Hyperlink"/>
          </w:rPr>
          <w:t>gtal@ucdavis.edu</w:t>
        </w:r>
      </w:hyperlink>
    </w:p>
    <w:p w14:paraId="1581A25E" w14:textId="77777777" w:rsidR="007C2312" w:rsidRDefault="007C2312" w:rsidP="00A32101">
      <w:pPr>
        <w:pStyle w:val="AriaNorma"/>
        <w:jc w:val="center"/>
      </w:pPr>
    </w:p>
    <w:p w14:paraId="1C44BCFA" w14:textId="50C1AC84" w:rsidR="00826F72" w:rsidRDefault="00826F72" w:rsidP="00826F72">
      <w:pPr>
        <w:pStyle w:val="AriaNorma"/>
        <w:rPr>
          <w:caps/>
        </w:rPr>
      </w:pPr>
      <w:r>
        <w:rPr>
          <w:caps/>
        </w:rPr>
        <w:br w:type="page"/>
      </w:r>
    </w:p>
    <w:p w14:paraId="14128A15" w14:textId="77777777" w:rsidR="00826F72" w:rsidRPr="0047024A" w:rsidRDefault="00826F72" w:rsidP="00826F72">
      <w:pPr>
        <w:pStyle w:val="AriaNorma"/>
        <w:rPr>
          <w:b/>
          <w:caps/>
        </w:rPr>
      </w:pPr>
      <w:r w:rsidRPr="0047024A">
        <w:rPr>
          <w:b/>
          <w:caps/>
        </w:rPr>
        <w:lastRenderedPageBreak/>
        <w:t>ABSTRACT</w:t>
      </w:r>
    </w:p>
    <w:p w14:paraId="2647F124" w14:textId="19797B84" w:rsidR="000A26BA" w:rsidRDefault="00350C44" w:rsidP="00826F72">
      <w:pPr>
        <w:pStyle w:val="AriaNorma"/>
      </w:pPr>
      <w:r>
        <w:t>Lyft and Uber are two of the most well-known</w:t>
      </w:r>
      <w:r w:rsidR="00371C54">
        <w:t>,</w:t>
      </w:r>
      <w:r>
        <w:t xml:space="preserve"> on-demand ride</w:t>
      </w:r>
      <w:r w:rsidR="00032592">
        <w:t>-</w:t>
      </w:r>
      <w:r>
        <w:t>service providers in the current landscape of shared mobility. As monthly ridership for these two services grow, researchers are left wondering about the individuals giving the rides: t</w:t>
      </w:r>
      <w:r w:rsidR="00174988">
        <w:t xml:space="preserve">he drivers. This paper </w:t>
      </w:r>
      <w:r>
        <w:t>shifts the focus from on-demand</w:t>
      </w:r>
      <w:r w:rsidR="00371C54">
        <w:t>,</w:t>
      </w:r>
      <w:r>
        <w:t xml:space="preserve"> ride-sharing </w:t>
      </w:r>
      <w:r w:rsidR="00371C54">
        <w:t xml:space="preserve">passengers </w:t>
      </w:r>
      <w:r w:rsidR="00A330DD">
        <w:t>to the drivers</w:t>
      </w:r>
      <w:r w:rsidR="00371C54">
        <w:t xml:space="preserve"> </w:t>
      </w:r>
      <w:r>
        <w:t xml:space="preserve">– a topic to which little attention has been paid. </w:t>
      </w:r>
      <w:r w:rsidR="00371C54">
        <w:t xml:space="preserve">In August 2015, </w:t>
      </w:r>
      <w:r w:rsidR="00A330DD">
        <w:t xml:space="preserve">Kelley Blue Book </w:t>
      </w:r>
      <w:r w:rsidR="00174988">
        <w:t xml:space="preserve">provided a dataset from </w:t>
      </w:r>
      <w:r w:rsidR="00371C54">
        <w:t xml:space="preserve">its </w:t>
      </w:r>
      <w:r w:rsidR="00174988">
        <w:t>nationwide survey</w:t>
      </w:r>
      <w:r w:rsidR="00A330DD">
        <w:t xml:space="preserve"> of U.S. residents </w:t>
      </w:r>
      <w:r w:rsidR="00371C54">
        <w:t xml:space="preserve">aged </w:t>
      </w:r>
      <w:r w:rsidR="00A330DD">
        <w:t>18 to 64</w:t>
      </w:r>
      <w:r w:rsidR="00371C54">
        <w:t xml:space="preserve"> </w:t>
      </w:r>
      <w:r w:rsidR="00174988">
        <w:t>that collected information on shared mobility awareness</w:t>
      </w:r>
      <w:r w:rsidR="00371C54">
        <w:t xml:space="preserve"> and </w:t>
      </w:r>
      <w:r w:rsidR="00174988">
        <w:t>usage, personal vehicle ownership, aspirations for future vehicle ownership, and attitudes</w:t>
      </w:r>
      <w:r w:rsidR="00371C54">
        <w:t xml:space="preserve"> and </w:t>
      </w:r>
      <w:r w:rsidR="00174988">
        <w:t xml:space="preserve">opinions on shared mobility and </w:t>
      </w:r>
      <w:r w:rsidR="00371C54">
        <w:t xml:space="preserve">personal </w:t>
      </w:r>
      <w:r w:rsidR="00174988">
        <w:t>vehicle ownership. We estimate an ordinal logit to understand the willingness to be</w:t>
      </w:r>
      <w:r w:rsidR="00371C54">
        <w:t xml:space="preserve"> a driver for</w:t>
      </w:r>
      <w:r w:rsidR="00174988">
        <w:t xml:space="preserve"> an on-demand ride sharing service. </w:t>
      </w:r>
      <w:r w:rsidR="002E5056">
        <w:t xml:space="preserve"> We f</w:t>
      </w:r>
      <w:r w:rsidR="00174988">
        <w:t>i</w:t>
      </w:r>
      <w:r w:rsidR="002E5056">
        <w:t xml:space="preserve">nd that </w:t>
      </w:r>
      <w:r w:rsidR="00371C54">
        <w:t xml:space="preserve">the individuals </w:t>
      </w:r>
      <w:r w:rsidR="00174988">
        <w:t>who report</w:t>
      </w:r>
      <w:r w:rsidR="002E5056">
        <w:t xml:space="preserve"> higher </w:t>
      </w:r>
      <w:r w:rsidR="00174988">
        <w:t>VMT</w:t>
      </w:r>
      <w:r w:rsidR="002E5056">
        <w:t xml:space="preserve"> and </w:t>
      </w:r>
      <w:r w:rsidR="00371C54">
        <w:t>that have</w:t>
      </w:r>
      <w:r w:rsidR="002E5056">
        <w:t xml:space="preserve"> more children are more willing to drive</w:t>
      </w:r>
      <w:r w:rsidR="00720845">
        <w:t xml:space="preserve"> for the service</w:t>
      </w:r>
      <w:r w:rsidR="002E5056">
        <w:t>.</w:t>
      </w:r>
      <w:r w:rsidR="00720845">
        <w:t xml:space="preserve"> </w:t>
      </w:r>
      <w:r w:rsidR="00A64A20">
        <w:t>O</w:t>
      </w:r>
      <w:r w:rsidR="00720845" w:rsidRPr="00720845">
        <w:t xml:space="preserve">lder women with higher incomes are among the least likely to </w:t>
      </w:r>
      <w:r w:rsidR="00A64A20">
        <w:t>desire</w:t>
      </w:r>
      <w:r w:rsidR="00720845" w:rsidRPr="00720845">
        <w:t xml:space="preserve"> driv</w:t>
      </w:r>
      <w:r w:rsidR="00A64A20">
        <w:t>ing</w:t>
      </w:r>
      <w:r w:rsidR="00720845" w:rsidRPr="00720845">
        <w:t xml:space="preserve"> for these services. </w:t>
      </w:r>
      <w:r w:rsidR="00741D33">
        <w:t>We introduce attitudinal factors and find that those who believe “Ride-sharing is better than vehicle ownership” are more willing to drive for these services. Furthermore, vehicle ownership is positively correlated with the desire to drive for on-demand ride services – owning a vehicle makes it possible for an individual to drive.</w:t>
      </w:r>
      <w:r w:rsidR="00A330DD">
        <w:t xml:space="preserve"> </w:t>
      </w:r>
      <w:bookmarkStart w:id="0" w:name="_Hlk496797366"/>
      <w:r w:rsidR="00A330DD">
        <w:t>The next step of this research is to develop a new survey that over samples ride-sharing drivers to better understand who is driving for these services, rather than who is willing to drive for them.</w:t>
      </w:r>
      <w:bookmarkEnd w:id="0"/>
      <w:r w:rsidR="00A330DD">
        <w:t xml:space="preserve"> </w:t>
      </w:r>
      <w:r w:rsidR="00741D33">
        <w:t xml:space="preserve">  </w:t>
      </w:r>
    </w:p>
    <w:p w14:paraId="1E4BA09E" w14:textId="77777777" w:rsidR="00205A71" w:rsidRDefault="00205A71" w:rsidP="00826F72">
      <w:pPr>
        <w:pStyle w:val="AriaNorma"/>
        <w:rPr>
          <w:caps/>
        </w:rPr>
      </w:pPr>
    </w:p>
    <w:p w14:paraId="7EC94041" w14:textId="77777777" w:rsidR="00205A71" w:rsidRDefault="00205A71" w:rsidP="00826F72">
      <w:pPr>
        <w:pStyle w:val="AriaNorma"/>
        <w:rPr>
          <w:caps/>
        </w:rPr>
      </w:pPr>
    </w:p>
    <w:p w14:paraId="09B30A68" w14:textId="77777777" w:rsidR="00205A71" w:rsidRDefault="00205A71" w:rsidP="00826F72">
      <w:pPr>
        <w:pStyle w:val="AriaNorma"/>
      </w:pPr>
      <w:r>
        <w:rPr>
          <w:caps/>
        </w:rPr>
        <w:t>K</w:t>
      </w:r>
      <w:r w:rsidRPr="000303DA">
        <w:t>eywords</w:t>
      </w:r>
      <w:r>
        <w:rPr>
          <w:caps/>
        </w:rPr>
        <w:t xml:space="preserve">:  </w:t>
      </w:r>
      <w:r>
        <w:t xml:space="preserve"> On-Demand Ride Services, Shared mobility, Uber/Lyft drivers, Ordinal Logit </w:t>
      </w:r>
    </w:p>
    <w:p w14:paraId="1437DF15" w14:textId="77777777" w:rsidR="009406AE" w:rsidRPr="001D4983" w:rsidRDefault="009406AE" w:rsidP="00826F72">
      <w:pPr>
        <w:pStyle w:val="AriaNorma"/>
        <w:sectPr w:rsidR="009406AE" w:rsidRPr="001D4983" w:rsidSect="00A32101">
          <w:headerReference w:type="default" r:id="rId11"/>
          <w:footerReference w:type="default" r:id="rId12"/>
          <w:pgSz w:w="12240" w:h="15840"/>
          <w:pgMar w:top="1440" w:right="1440" w:bottom="1440" w:left="1440" w:header="720" w:footer="720" w:gutter="0"/>
          <w:cols w:space="720"/>
          <w:titlePg/>
          <w:docGrid w:linePitch="360"/>
        </w:sectPr>
      </w:pPr>
    </w:p>
    <w:p w14:paraId="6AE88079" w14:textId="07417493" w:rsidR="00826F72" w:rsidRPr="0047024A" w:rsidRDefault="00826F72" w:rsidP="00E40E7A">
      <w:pPr>
        <w:pStyle w:val="AriaNorma"/>
        <w:numPr>
          <w:ilvl w:val="0"/>
          <w:numId w:val="6"/>
        </w:numPr>
        <w:rPr>
          <w:b/>
          <w:caps/>
        </w:rPr>
      </w:pPr>
      <w:r w:rsidRPr="0047024A">
        <w:rPr>
          <w:b/>
          <w:caps/>
        </w:rPr>
        <w:lastRenderedPageBreak/>
        <w:t>Introduction</w:t>
      </w:r>
    </w:p>
    <w:p w14:paraId="749584A2" w14:textId="79711583" w:rsidR="00FE12D1" w:rsidRDefault="00826F72" w:rsidP="00826F72">
      <w:pPr>
        <w:pStyle w:val="AriaNorma"/>
      </w:pPr>
      <w:r>
        <w:t xml:space="preserve">Lyft and Uber are two of the most </w:t>
      </w:r>
      <w:r w:rsidR="00295B74">
        <w:t>well-known</w:t>
      </w:r>
      <w:r w:rsidR="006A6D6B">
        <w:t>,</w:t>
      </w:r>
      <w:r>
        <w:t xml:space="preserve"> on-demand ride service providers in the current landscape of shared mobility. </w:t>
      </w:r>
      <w:r w:rsidR="005525DB">
        <w:t xml:space="preserve">As of October 2016, Uber had 40 million monthly riders worldwide and that number appears to be growing </w:t>
      </w:r>
      <w:r w:rsidR="005525DB">
        <w:fldChar w:fldCharType="begin" w:fldLock="1"/>
      </w:r>
      <w:r w:rsidR="001E28D0">
        <w:instrText>ADDIN CSL_CITATION { "citationItems" : [ { "id" : "ITEM-1", "itemData" : { "author" : [ { "dropping-particle" : "", "family" : "Kokalitcheva", "given" : "Kia", "non-dropping-particle" : "", "parse-names" : false, "suffix" : "" } ], "container-title" : "Fortune", "id" : "ITEM-1", "issued" : { "date-parts" : [ [ "2016", "10" ] ] }, "title" : "Uber Now Has 40 Million Monthly Riders Worldwide", "type" : "article-newspaper" }, "uris" : [ "http://www.mendeley.com/documents/?uuid=1c704b68-9c53-4a99-b854-300ab548d53d", "http://www.mendeley.com/documents/?uuid=aec4f4cd-1eef-42aa-a9a9-aacef38b3826" ] } ], "mendeley" : { "formattedCitation" : "(Kokalitcheva, 2016)", "plainTextFormattedCitation" : "(Kokalitcheva, 2016)", "previouslyFormattedCitation" : "(&lt;i&gt;1&lt;/i&gt;)" }, "properties" : { "noteIndex" : 0 }, "schema" : "https://github.com/citation-style-language/schema/raw/master/csl-citation.json" }</w:instrText>
      </w:r>
      <w:r w:rsidR="005525DB">
        <w:fldChar w:fldCharType="separate"/>
      </w:r>
      <w:r w:rsidR="001E28D0" w:rsidRPr="001E28D0">
        <w:rPr>
          <w:noProof/>
        </w:rPr>
        <w:t>(Kokalitcheva, 2016)</w:t>
      </w:r>
      <w:r w:rsidR="005525DB">
        <w:fldChar w:fldCharType="end"/>
      </w:r>
      <w:r w:rsidR="00FE12D1">
        <w:t>. While monthly ridership increases,</w:t>
      </w:r>
      <w:r w:rsidR="005525DB">
        <w:t xml:space="preserve"> driver retention remains low at roughly </w:t>
      </w:r>
      <w:r w:rsidR="00FE12D1">
        <w:t>4%</w:t>
      </w:r>
      <w:r w:rsidR="006A6D6B">
        <w:t>. This</w:t>
      </w:r>
      <w:r w:rsidR="00FE12D1">
        <w:t xml:space="preserve"> mean</w:t>
      </w:r>
      <w:r w:rsidR="006A6D6B">
        <w:t>s</w:t>
      </w:r>
      <w:r w:rsidR="00FE12D1">
        <w:t xml:space="preserve"> that about </w:t>
      </w:r>
      <w:r w:rsidR="00032592">
        <w:t xml:space="preserve">96% of Uber drivers leave the company within a year of their start date </w:t>
      </w:r>
      <w:r w:rsidR="005525DB">
        <w:fldChar w:fldCharType="begin" w:fldLock="1"/>
      </w:r>
      <w:r w:rsidR="001E28D0">
        <w:instrText>ADDIN CSL_CITATION { "citationItems" : [ { "id" : "ITEM-1", "itemData" : { "author" : [ { "dropping-particle" : "", "family" : "McGee", "given" : "Chantal", "non-dropping-particle" : "", "parse-names" : false, "suffix" : "" } ], "container-title" : "CNBC", "id" : "ITEM-1", "issued" : { "date-parts" : [ [ "2017" ] ] }, "title" : "Only 4% of Uber drivers remain on the platform a year later, says report", "type" : "article-newspaper" }, "uris" : [ "http://www.mendeley.com/documents/?uuid=70b26c62-8d9f-4564-9adf-7ece9bd98712", "http://www.mendeley.com/documents/?uuid=86958e5e-588e-4893-8847-eb62f53f2ddf" ] } ], "mendeley" : { "formattedCitation" : "(McGee, 2017)", "plainTextFormattedCitation" : "(McGee, 2017)", "previouslyFormattedCitation" : "(&lt;i&gt;2&lt;/i&gt;)" }, "properties" : { "noteIndex" : 0 }, "schema" : "https://github.com/citation-style-language/schema/raw/master/csl-citation.json" }</w:instrText>
      </w:r>
      <w:r w:rsidR="005525DB">
        <w:fldChar w:fldCharType="separate"/>
      </w:r>
      <w:r w:rsidR="001E28D0" w:rsidRPr="001E28D0">
        <w:rPr>
          <w:noProof/>
        </w:rPr>
        <w:t>(McGee, 2017)</w:t>
      </w:r>
      <w:r w:rsidR="005525DB">
        <w:fldChar w:fldCharType="end"/>
      </w:r>
      <w:r w:rsidR="00FE12D1">
        <w:t>.</w:t>
      </w:r>
    </w:p>
    <w:p w14:paraId="270E4399" w14:textId="2DBE2284" w:rsidR="00826F72" w:rsidRDefault="00FE12D1" w:rsidP="0047024A">
      <w:pPr>
        <w:pStyle w:val="AriaNorma"/>
        <w:ind w:firstLine="720"/>
      </w:pPr>
      <w:r>
        <w:t>With more than 40 million monthly riders, m</w:t>
      </w:r>
      <w:r w:rsidR="00826F72">
        <w:t xml:space="preserve">any </w:t>
      </w:r>
      <w:r w:rsidR="006A6D6B">
        <w:t xml:space="preserve">ride service </w:t>
      </w:r>
      <w:r w:rsidR="00826F72">
        <w:t xml:space="preserve">researchers </w:t>
      </w:r>
      <w:r w:rsidR="0010395C">
        <w:t xml:space="preserve">have </w:t>
      </w:r>
      <w:r w:rsidR="00826F72">
        <w:t xml:space="preserve">focused </w:t>
      </w:r>
      <w:r w:rsidR="0010395C">
        <w:t xml:space="preserve">their </w:t>
      </w:r>
      <w:r w:rsidR="006A6D6B">
        <w:t xml:space="preserve">research </w:t>
      </w:r>
      <w:r w:rsidR="00826F72">
        <w:t xml:space="preserve">on the rider </w:t>
      </w:r>
      <w:r w:rsidR="00826F72">
        <w:fldChar w:fldCharType="begin" w:fldLock="1"/>
      </w:r>
      <w:r w:rsidR="001E28D0">
        <w:instrText>ADDIN CSL_CITATION { "citationItems" : [ { "id" : "ITEM-1", "itemData" : { "author" : [ { "dropping-particle" : "", "family" : "Clewlow", "given" : "Regina", "non-dropping-particle" : "", "parse-names" : false, "suffix" : "" }, { "dropping-particle" : "", "family" : "Mishra", "given" : "Gouri Shankar", "non-dropping-particle" : "", "parse-names" : false, "suffix" : "" }, { "dropping-particle" : "", "family" : "Laberteaux", "given" : "Ken", "non-dropping-particle" : "", "parse-names" : false, "suffix" : "" } ], "container-title" : "Presented at the 96th Annual Meeting of the Transportation Research Board", "id" : "ITEM-1", "issued" : { "date-parts" : [ [ "2017" ] ] }, "publisher-place" : "Washington DC", "title" : "Shared Mobility: Current Adoption and Potential Impacts of Travel Behavior", "type" : "article-journal" }, "uris" : [ "http://www.mendeley.com/documents/?uuid=562d10d1-181e-4b6a-80dd-46fb08b0095a", "http://www.mendeley.com/documents/?uuid=6899f16d-960f-4d74-83e5-303bf554cd96" ] }, { "id" : "ITEM-2", "itemData" : { "abstract" : "The rapid growth of on-demand ride services, or ridesourcing, has prompted debate among policy makers and stakeholders. At present, ridesourcing\u2019s usage and impacts are not well understood. Key questions include: how ridesourcing and taxis compare with respect to trip types, customers, and locations served; whether ridesourcing complements or competes with public transit; and potential impacts on vehicle miles traveled. We address these questions using an intercept survey. In spring 2014, 380 complete surveys were collected from three ridesourcing \u201chot spots\u201d in San Francisco. Survey results are compared with matched-pair taxi trip data and results of a previous taxi user survey. The findings indicate ridesourcing serves a previously unmet demand for convenient, point-to-point urban travel. Although taxis and ridesourcing share similarities, the findings show differences in users and the user experience. Ridesourcing wait times are markedly shorter and more consistent than those of taxis, while ridesourcing users tend to be younger, own fewer vehicles and more frequently travel with companions. Ridesourcing appears to substitute for longer public transit trips but otherwise complements transit. Impacts on overall vehicle travel are ambiguous. Future research should build on this exploratory study to further understand impacts of ridesourcing on labor, social equity, the environment, and public policy.", "author" : [ { "dropping-particle" : "", "family" : "Rayle", "given" : "Lisa;", "non-dropping-particle" : "", "parse-names" : false, "suffix" : "" }, { "dropping-particle" : "", "family" : "Shaheen", "given" : "Susan;", "non-dropping-particle" : "", "parse-names" : false, "suffix" : "" }, { "dropping-particle" : "", "family" : "Chan", "given" : "Nelson D.;", "non-dropping-particle" : "", "parse-names" : false, "suffix" : "" }, { "dropping-particle" : "", "family" : "Dai", "given" : "Danielle;", "non-dropping-particle" : "", "parse-names" : false, "suffix" : "" }, { "dropping-particle" : "", "family" : "Cervero", "given" : "Robert", "non-dropping-particle" : "", "parse-names" : false, "suffix" : "" } ], "id" : "ITEM-2", "issued" : { "date-parts" : [ [ "2014" ] ] }, "title" : "App-Based, On-Demand Ride Services: Comparing Taxi and Ridesourcing Trips and User Characteristics in San Francisco", "type" : "report" }, "uris" : [ "http://www.mendeley.com/documents/?uuid=b5685e80-2e55-4c89-b76d-0824c8117a32" ] } ], "mendeley" : { "formattedCitation" : "(Clewlow, Mishra, &amp; Laberteaux, 2017; Rayle, Shaheen, Chan, Dai, &amp; Cervero, 2014)", "plainTextFormattedCitation" : "(Clewlow, Mishra, &amp; Laberteaux, 2017; Rayle, Shaheen, Chan, Dai, &amp; Cervero, 2014)", "previouslyFormattedCitation" : "(&lt;i&gt;3&lt;/i&gt;, &lt;i&gt;4&lt;/i&gt;)" }, "properties" : { "noteIndex" : 0 }, "schema" : "https://github.com/citation-style-language/schema/raw/master/csl-citation.json" }</w:instrText>
      </w:r>
      <w:r w:rsidR="00826F72">
        <w:fldChar w:fldCharType="separate"/>
      </w:r>
      <w:r w:rsidR="001E28D0" w:rsidRPr="001E28D0">
        <w:rPr>
          <w:noProof/>
        </w:rPr>
        <w:t>(Clewlow, Mishra, &amp; Laberteaux, 2017; Rayle, Shaheen, Chan, Dai, &amp; Cervero, 2014)</w:t>
      </w:r>
      <w:r w:rsidR="00826F72">
        <w:fldChar w:fldCharType="end"/>
      </w:r>
      <w:r>
        <w:t>.</w:t>
      </w:r>
      <w:r w:rsidR="00C8008A">
        <w:t xml:space="preserve"> </w:t>
      </w:r>
      <w:r>
        <w:t>S</w:t>
      </w:r>
      <w:r w:rsidR="00C8008A">
        <w:t>ome</w:t>
      </w:r>
      <w:r>
        <w:t xml:space="preserve"> research</w:t>
      </w:r>
      <w:r w:rsidR="00C8008A">
        <w:t xml:space="preserve"> focus</w:t>
      </w:r>
      <w:r>
        <w:t>es</w:t>
      </w:r>
      <w:r w:rsidR="00C8008A">
        <w:t xml:space="preserve"> on driver safety </w:t>
      </w:r>
      <w:r w:rsidR="00C8008A">
        <w:fldChar w:fldCharType="begin" w:fldLock="1"/>
      </w:r>
      <w:r w:rsidR="001E28D0">
        <w:instrText>ADDIN CSL_CITATION { "citationItems" : [ { "id" : "ITEM-1", "itemData" : { "author" : [ { "dropping-particle" : "", "family" : "Feeney", "given" : "Matthew", "non-dropping-particle" : "", "parse-names" : false, "suffix" : "" } ], "id" : "ITEM-1", "issue" : "767", "issued" : { "date-parts" : [ [ "2015" ] ] }, "title" : "Is Ridesharing Safe?", "type" : "report" }, "uris" : [ "http://www.mendeley.com/documents/?uuid=5d5cad71-3bd7-4050-bd24-d81be2fa5531", "http://www.mendeley.com/documents/?uuid=cd64441c-05f2-4059-88db-967942c68df0" ] } ], "mendeley" : { "formattedCitation" : "(Feeney, 2015)", "plainTextFormattedCitation" : "(Feeney, 2015)", "previouslyFormattedCitation" : "(&lt;i&gt;5&lt;/i&gt;)" }, "properties" : { "noteIndex" : 0 }, "schema" : "https://github.com/citation-style-language/schema/raw/master/csl-citation.json" }</w:instrText>
      </w:r>
      <w:r w:rsidR="00C8008A">
        <w:fldChar w:fldCharType="separate"/>
      </w:r>
      <w:r w:rsidR="001E28D0" w:rsidRPr="001E28D0">
        <w:rPr>
          <w:noProof/>
        </w:rPr>
        <w:t>(Feeney, 2015)</w:t>
      </w:r>
      <w:r w:rsidR="00C8008A">
        <w:fldChar w:fldCharType="end"/>
      </w:r>
      <w:r>
        <w:t xml:space="preserve"> </w:t>
      </w:r>
      <w:r w:rsidR="00C8008A">
        <w:t xml:space="preserve">and </w:t>
      </w:r>
      <w:r w:rsidR="00295B74">
        <w:t>other</w:t>
      </w:r>
      <w:r w:rsidR="006A6D6B">
        <w:t xml:space="preserve"> research</w:t>
      </w:r>
      <w:r>
        <w:t xml:space="preserve"> on </w:t>
      </w:r>
      <w:r w:rsidR="00C8008A">
        <w:t xml:space="preserve">driver wages </w:t>
      </w:r>
      <w:r w:rsidR="00C8008A">
        <w:fldChar w:fldCharType="begin" w:fldLock="1"/>
      </w:r>
      <w:r w:rsidR="001E28D0">
        <w:instrText>ADDIN CSL_CITATION { "citationItems" : [ { "id" : "ITEM-1", "itemData" : { "author" : [ { "dropping-particle" : "", "family" : "Henao", "given" : "Alejandro", "non-dropping-particle" : "", "parse-names" : false, "suffix" : "" }, { "dropping-particle" : "", "family" : "Marshall", "given" : "Wes", "non-dropping-particle" : "", "parse-names" : false, "suffix" : "" } ], "container-title" : "Annual Meeting of the Transportation Research Board", "id" : "ITEM-1", "issued" : { "date-parts" : [ [ "2017" ] ] }, "title" : "Lyft &amp; Uber Driver Perspective: Travel Times, Distances, and Earnings", "type" : "article-journal" }, "uris" : [ "http://www.mendeley.com/documents/?uuid=6bb2e2b9-b886-4a69-9b5d-5494f9812c82", "http://www.mendeley.com/documents/?uuid=c422215a-d762-495b-99fd-fcaf4797bdad" ] }, { "id" : "ITEM-2", "itemData" : { "author" : [ { "dropping-particle" : "", "family" : "Berger", "given" : "Thor", "non-dropping-particle" : "", "parse-names" : false, "suffix" : "" }, { "dropping-particle" : "", "family" : "Frey", "given" : "Carl Benedikt", "non-dropping-particle" : "", "parse-names" : false, "suffix" : "" } ], "id" : "ITEM-2", "issued" : { "date-parts" : [ [ "2017" ] ] }, "page" : "1-11", "title" : "Drivers of Disruption? Estimating the Uber Effect\u2217", "type" : "article" }, "uris" : [ "http://www.mendeley.com/documents/?uuid=fa9410c6-7ff5-483e-be8c-01cbe5ab8485", "http://www.mendeley.com/documents/?uuid=4b73e994-f3ce-4a69-a436-98a083760082" ] } ], "mendeley" : { "formattedCitation" : "(Berger &amp; Frey, 2017; Henao &amp; Marshall, 2017)", "plainTextFormattedCitation" : "(Berger &amp; Frey, 2017; Henao &amp; Marshall, 2017)", "previouslyFormattedCitation" : "(&lt;i&gt;6&lt;/i&gt;, &lt;i&gt;7&lt;/i&gt;)" }, "properties" : { "noteIndex" : 0 }, "schema" : "https://github.com/citation-style-language/schema/raw/master/csl-citation.json" }</w:instrText>
      </w:r>
      <w:r w:rsidR="00C8008A">
        <w:fldChar w:fldCharType="separate"/>
      </w:r>
      <w:r w:rsidR="001E28D0" w:rsidRPr="001E28D0">
        <w:rPr>
          <w:noProof/>
        </w:rPr>
        <w:t>(Berger &amp; Frey, 2017; Henao &amp; Marshall, 2017)</w:t>
      </w:r>
      <w:r w:rsidR="00C8008A">
        <w:fldChar w:fldCharType="end"/>
      </w:r>
      <w:r w:rsidR="006A6D6B">
        <w:t>.</w:t>
      </w:r>
      <w:r w:rsidR="00453E70">
        <w:t xml:space="preserve"> </w:t>
      </w:r>
      <w:r w:rsidR="006A6D6B">
        <w:t xml:space="preserve">To </w:t>
      </w:r>
      <w:r w:rsidR="00C8008A">
        <w:t xml:space="preserve">date, </w:t>
      </w:r>
      <w:r w:rsidR="00224959">
        <w:t xml:space="preserve">there is very little research </w:t>
      </w:r>
      <w:r w:rsidR="006A6D6B">
        <w:t>on</w:t>
      </w:r>
      <w:r w:rsidR="00C8008A">
        <w:t xml:space="preserve"> </w:t>
      </w:r>
      <w:r w:rsidR="00A60054">
        <w:t xml:space="preserve">driver characteristics. </w:t>
      </w:r>
      <w:r w:rsidR="006A6D6B">
        <w:t>T</w:t>
      </w:r>
      <w:r w:rsidR="00B34BC4">
        <w:t>wo</w:t>
      </w:r>
      <w:r w:rsidR="006A6D6B">
        <w:t xml:space="preserve"> fundamental</w:t>
      </w:r>
      <w:r w:rsidR="00B34BC4">
        <w:t xml:space="preserve"> questions </w:t>
      </w:r>
      <w:r w:rsidR="006A6D6B">
        <w:t>on driver characteristics are:</w:t>
      </w:r>
      <w:r w:rsidR="00B34BC4">
        <w:t xml:space="preserve"> What types of </w:t>
      </w:r>
      <w:r w:rsidR="006A6D6B">
        <w:t xml:space="preserve">individuals </w:t>
      </w:r>
      <w:r w:rsidR="00B34BC4">
        <w:t xml:space="preserve">want to drive for on-demand ride sharing companies such as Lyft or Uber? </w:t>
      </w:r>
      <w:r w:rsidR="00C8008A">
        <w:t xml:space="preserve"> </w:t>
      </w:r>
      <w:r w:rsidR="006A6D6B">
        <w:t>And w</w:t>
      </w:r>
      <w:r w:rsidR="00B34BC4">
        <w:t xml:space="preserve">hat motivates an individual to drive for one or both of these companies? </w:t>
      </w:r>
      <w:r w:rsidR="0037127C">
        <w:t xml:space="preserve">With </w:t>
      </w:r>
      <w:r w:rsidR="006A6D6B">
        <w:t>the majority of research being done on</w:t>
      </w:r>
      <w:r w:rsidR="0037127C">
        <w:t xml:space="preserve"> Lyft/Uber riders, we have little information about the drivers; this paper attempts to fill that gap by providing an in</w:t>
      </w:r>
      <w:r w:rsidR="0010395C">
        <w:t>-</w:t>
      </w:r>
      <w:r w:rsidR="0037127C">
        <w:t>depth analysis of potential</w:t>
      </w:r>
      <w:r w:rsidR="006A6D6B">
        <w:t xml:space="preserve"> and current</w:t>
      </w:r>
      <w:r w:rsidR="00295B74">
        <w:t xml:space="preserve"> drivers. </w:t>
      </w:r>
      <w:r w:rsidR="008F17C7">
        <w:t xml:space="preserve">The everchanging dynamics of these services give researchers very little time to understand not only its riders but also drivers. As a result, research on </w:t>
      </w:r>
      <w:r w:rsidR="00E27465">
        <w:t>drivers</w:t>
      </w:r>
      <w:r w:rsidR="008F17C7">
        <w:t xml:space="preserve"> is relatively sparse. </w:t>
      </w:r>
      <w:r w:rsidR="00B329B2">
        <w:t>Uncovering</w:t>
      </w:r>
      <w:r w:rsidR="0010395C">
        <w:t xml:space="preserve"> driver characteristics </w:t>
      </w:r>
      <w:r w:rsidR="00B329B2">
        <w:t xml:space="preserve">can help transportation planners understand the changing dynamics of roadway users. Similarly, knowing the people that are driving for these services will allow vehicle manufacturers to tailor their vehicles to meet the needs and demands of drivers.  </w:t>
      </w:r>
      <w:r w:rsidR="00BA63F0">
        <w:t xml:space="preserve"> </w:t>
      </w:r>
    </w:p>
    <w:p w14:paraId="69440B16" w14:textId="22EE785C" w:rsidR="00435CA7" w:rsidRDefault="00ED07A7" w:rsidP="0047024A">
      <w:pPr>
        <w:pStyle w:val="AriaNorma"/>
        <w:ind w:firstLine="720"/>
      </w:pPr>
      <w:r>
        <w:t>The automotive research company Kelley Blue Book provided our sample</w:t>
      </w:r>
      <w:r w:rsidR="00E27465">
        <w:t>,</w:t>
      </w:r>
      <w:r>
        <w:t xml:space="preserve"> which came from </w:t>
      </w:r>
      <w:r w:rsidR="00435CA7">
        <w:t xml:space="preserve">a nationwide survey </w:t>
      </w:r>
      <w:r w:rsidR="00BB2406">
        <w:t xml:space="preserve">of U.S. residents </w:t>
      </w:r>
      <w:r w:rsidR="00E27465">
        <w:t xml:space="preserve">aged </w:t>
      </w:r>
      <w:r w:rsidR="00BB2406">
        <w:t>18 to 64</w:t>
      </w:r>
      <w:r w:rsidR="00E27465">
        <w:t>.</w:t>
      </w:r>
      <w:r w:rsidR="00BB2406">
        <w:t xml:space="preserve"> </w:t>
      </w:r>
      <w:r w:rsidR="00E27465">
        <w:t xml:space="preserve">The sample </w:t>
      </w:r>
      <w:r w:rsidR="00435CA7">
        <w:t>collected information on shared mobility awareness</w:t>
      </w:r>
      <w:r w:rsidR="00E27465">
        <w:t xml:space="preserve"> and </w:t>
      </w:r>
      <w:r w:rsidR="00435CA7">
        <w:t>usage, personal vehicle ownership, aspirations for future vehicle ownership, and attitudes and opinions on shared mobility and vehicle ownership.</w:t>
      </w:r>
      <w:r w:rsidR="00BB2406">
        <w:t xml:space="preserve"> </w:t>
      </w:r>
      <w:r w:rsidR="002E5056">
        <w:t>We</w:t>
      </w:r>
      <w:r w:rsidR="00BB2406">
        <w:t xml:space="preserve"> </w:t>
      </w:r>
      <w:r w:rsidR="002E5056">
        <w:t>estimate an ordinal logit model</w:t>
      </w:r>
      <w:r w:rsidR="00292FC5">
        <w:t xml:space="preserve"> </w:t>
      </w:r>
      <w:r w:rsidR="002E5056">
        <w:t xml:space="preserve">to understand </w:t>
      </w:r>
      <w:r w:rsidR="00BB2406">
        <w:t xml:space="preserve">the willingness to </w:t>
      </w:r>
      <w:r w:rsidR="00A64A20">
        <w:t xml:space="preserve">drive for </w:t>
      </w:r>
      <w:r w:rsidR="00BB2406">
        <w:t xml:space="preserve">an on-demand ride sharing service (e.g. Lyft/Uber). </w:t>
      </w:r>
      <w:r w:rsidR="00205A71">
        <w:t xml:space="preserve">We find that vehicle ownership plays a significant role in estimating the willingness to drive for an on-demand ride sharing service; those who own a vehicle are more likely to drive than those who do not own a vehicle. </w:t>
      </w:r>
      <w:r w:rsidR="00E27465">
        <w:t>Additionally</w:t>
      </w:r>
      <w:r w:rsidR="00205A71">
        <w:t xml:space="preserve">, </w:t>
      </w:r>
      <w:r w:rsidR="00E27465">
        <w:t xml:space="preserve">individuals </w:t>
      </w:r>
      <w:r w:rsidR="00205A71">
        <w:t xml:space="preserve">who have strong and positive attitudes towards ride-sharing services are more likely to drive. </w:t>
      </w:r>
    </w:p>
    <w:p w14:paraId="726A4845" w14:textId="2AD301D3" w:rsidR="00295B74" w:rsidRDefault="00295B74" w:rsidP="0047024A">
      <w:pPr>
        <w:pStyle w:val="AriaNorma"/>
        <w:ind w:firstLine="720"/>
      </w:pPr>
      <w:r>
        <w:t>This paper is organized as follows: the following</w:t>
      </w:r>
      <w:r w:rsidR="00E27465">
        <w:t xml:space="preserve"> (second)</w:t>
      </w:r>
      <w:r>
        <w:t xml:space="preserve"> section provides a review of relevant literature. </w:t>
      </w:r>
      <w:r w:rsidR="00435CA7">
        <w:t>The third section discusses the data used in this analysis and provides summary statistics of respondents in the sample. The fourth section discusses the methodology used. The fifth section presents the modeling results. The final</w:t>
      </w:r>
      <w:r w:rsidR="00E27465">
        <w:t xml:space="preserve"> (sixth)</w:t>
      </w:r>
      <w:r w:rsidR="00435CA7">
        <w:t xml:space="preserve"> section presents conclusions and discusses the next steps of the project.</w:t>
      </w:r>
    </w:p>
    <w:p w14:paraId="726373E0" w14:textId="77777777" w:rsidR="000B2759" w:rsidRDefault="000B2759" w:rsidP="00826F72">
      <w:pPr>
        <w:pStyle w:val="AriaNorma"/>
      </w:pPr>
    </w:p>
    <w:p w14:paraId="6C615F78" w14:textId="77777777" w:rsidR="000B2759" w:rsidRPr="0047024A" w:rsidRDefault="000B2759" w:rsidP="000B2759">
      <w:pPr>
        <w:pStyle w:val="AriaNorma"/>
        <w:numPr>
          <w:ilvl w:val="0"/>
          <w:numId w:val="2"/>
        </w:numPr>
        <w:rPr>
          <w:b/>
        </w:rPr>
      </w:pPr>
      <w:r w:rsidRPr="0047024A">
        <w:rPr>
          <w:b/>
        </w:rPr>
        <w:t>LITERATURE REVIEW</w:t>
      </w:r>
    </w:p>
    <w:p w14:paraId="6E986B9D" w14:textId="7A8B9496" w:rsidR="000B2759" w:rsidRDefault="000B2759" w:rsidP="000B2759">
      <w:pPr>
        <w:pStyle w:val="AriaNorma"/>
      </w:pPr>
      <w:r>
        <w:t xml:space="preserve">This literature review is split into two parts. </w:t>
      </w:r>
      <w:r w:rsidR="00A64A20">
        <w:t>It begins by reviewing</w:t>
      </w:r>
      <w:r>
        <w:t xml:space="preserve"> on-demand shared mobility user characteristics, as well as providing a definition for on-demand shared mobility. The second part discusses taxi driver characteristics</w:t>
      </w:r>
      <w:r w:rsidR="00E27465">
        <w:t>,</w:t>
      </w:r>
      <w:r>
        <w:t xml:space="preserve"> which parallel on-demand ride sharing driver traits. </w:t>
      </w:r>
    </w:p>
    <w:p w14:paraId="68654AF6" w14:textId="77777777" w:rsidR="000B2759" w:rsidRDefault="000B2759" w:rsidP="000B2759">
      <w:pPr>
        <w:pStyle w:val="AriaNorma"/>
      </w:pPr>
      <w:bookmarkStart w:id="1" w:name="_GoBack"/>
      <w:bookmarkEnd w:id="1"/>
    </w:p>
    <w:p w14:paraId="10F9B2FC" w14:textId="77777777" w:rsidR="000B2759" w:rsidRPr="0047024A" w:rsidRDefault="000B2759" w:rsidP="000B2759">
      <w:pPr>
        <w:pStyle w:val="AriaNorma"/>
        <w:numPr>
          <w:ilvl w:val="1"/>
          <w:numId w:val="2"/>
        </w:numPr>
        <w:rPr>
          <w:b/>
        </w:rPr>
      </w:pPr>
      <w:r w:rsidRPr="0047024A">
        <w:rPr>
          <w:b/>
        </w:rPr>
        <w:t>On-Demand Shared Mobility</w:t>
      </w:r>
    </w:p>
    <w:p w14:paraId="56542B70" w14:textId="24DF1EFC" w:rsidR="00925277" w:rsidRDefault="00D32F2F" w:rsidP="00925277">
      <w:pPr>
        <w:pStyle w:val="AriaNorma"/>
      </w:pPr>
      <w:r>
        <w:t xml:space="preserve">Since 2010, on-demand ride sharing companies have provided rides to tens of millions of users </w:t>
      </w:r>
      <w:r>
        <w:fldChar w:fldCharType="begin" w:fldLock="1"/>
      </w:r>
      <w:r w:rsidR="001E28D0">
        <w:instrText>ADDIN CSL_CITATION { "citationItems" : [ { "id" : "ITEM-1", "itemData" : { "author" : [ { "dropping-particle" : "", "family" : "Goodin, Ginger; Moran", "given" : "Maarit", "non-dropping-particle" : "", "parse-names" : false, "suffix" : "" } ], "id" : "ITEM-1", "issued" : { "date-parts" : [ [ "2016" ] ] }, "number-of-pages" : "27", "publisher-place" : "College Station, TX", "title" : "Transportation Network Companies", "type" : "report" }, "uris" : [ "http://www.mendeley.com/documents/?uuid=7729654d-7e33-4507-bf18-2045cfbd87e7", "http://www.mendeley.com/documents/?uuid=7bf9dca0-084d-4c89-975e-f65b699330c0" ] }, { "id" : "ITEM-2", "itemData" : { "author" : [ { "dropping-particle" : "", "family" : "Kokalitcheva", "given" : "Kia", "non-dropping-particle" : "", "parse-names" : false, "suffix" : "" } ], "container-title" : "Fortune", "id" : "ITEM-2", "issued" : { "date-parts" : [ [ "2016", "10" ] ] }, "title" : "Uber Now Has 40 Million Monthly Riders Worldwide", "type" : "article-newspaper" }, "uris" : [ "http://www.mendeley.com/documents/?uuid=aec4f4cd-1eef-42aa-a9a9-aacef38b3826", "http://www.mendeley.com/documents/?uuid=1c704b68-9c53-4a99-b854-300ab548d53d" ] } ], "mendeley" : { "formattedCitation" : "(Goodin, Ginger; Moran, 2016; Kokalitcheva, 2016)", "plainTextFormattedCitation" : "(Goodin, Ginger; Moran, 2016; Kokalitcheva, 2016)", "previouslyFormattedCitation" : "(&lt;i&gt;1&lt;/i&gt;, &lt;i&gt;8&lt;/i&gt;)" }, "properties" : { "noteIndex" : 0 }, "schema" : "https://github.com/citation-style-language/schema/raw/master/csl-citation.json" }</w:instrText>
      </w:r>
      <w:r>
        <w:fldChar w:fldCharType="separate"/>
      </w:r>
      <w:r w:rsidR="001E28D0" w:rsidRPr="001E28D0">
        <w:rPr>
          <w:noProof/>
        </w:rPr>
        <w:t>(Goodin, Ginger; Moran, 2016; Kokalitcheva, 2016)</w:t>
      </w:r>
      <w:r>
        <w:fldChar w:fldCharType="end"/>
      </w:r>
      <w:r w:rsidR="00F530DF">
        <w:t xml:space="preserve">. They have only continued to grow in popularity, notoriety, and in name. </w:t>
      </w:r>
      <w:r w:rsidR="004A76F8">
        <w:t xml:space="preserve">These companies pair passengers with drivers through a smartphone application </w:t>
      </w:r>
      <w:r w:rsidR="00953AC7">
        <w:t xml:space="preserve">(app) </w:t>
      </w:r>
      <w:r w:rsidR="004A76F8">
        <w:t>installed on the phones of both parties</w:t>
      </w:r>
      <w:r w:rsidR="00E27465">
        <w:t xml:space="preserve">: </w:t>
      </w:r>
      <w:r w:rsidR="004A76F8">
        <w:t>the passenger requests a ride in the app</w:t>
      </w:r>
      <w:r w:rsidR="00E27465">
        <w:t xml:space="preserve"> and</w:t>
      </w:r>
      <w:r w:rsidR="004A76F8">
        <w:t xml:space="preserve"> </w:t>
      </w:r>
      <w:r w:rsidR="00E27465">
        <w:t xml:space="preserve">the </w:t>
      </w:r>
      <w:r w:rsidR="004A76F8">
        <w:t>request is sent to a driver</w:t>
      </w:r>
      <w:r w:rsidR="00E27465">
        <w:t xml:space="preserve">. If </w:t>
      </w:r>
      <w:r w:rsidR="004A76F8">
        <w:t>the driver denies the request</w:t>
      </w:r>
      <w:r w:rsidR="00E27465">
        <w:t>,</w:t>
      </w:r>
      <w:r w:rsidR="004A76F8">
        <w:t xml:space="preserve"> the request is sent to </w:t>
      </w:r>
      <w:r w:rsidR="004A76F8">
        <w:lastRenderedPageBreak/>
        <w:t>another driver</w:t>
      </w:r>
      <w:r w:rsidR="00E27465">
        <w:t>. This process</w:t>
      </w:r>
      <w:r w:rsidR="004A76F8">
        <w:t xml:space="preserve"> continu</w:t>
      </w:r>
      <w:r w:rsidR="00E27465">
        <w:t>es</w:t>
      </w:r>
      <w:r w:rsidR="004A76F8">
        <w:t xml:space="preserve"> until the request is approved, and the</w:t>
      </w:r>
      <w:r w:rsidR="00E27465">
        <w:t>n the</w:t>
      </w:r>
      <w:r w:rsidR="004A76F8">
        <w:t xml:space="preserve"> driver</w:t>
      </w:r>
      <w:r w:rsidR="00953AC7">
        <w:t xml:space="preserve"> that accepts the request</w:t>
      </w:r>
      <w:r w:rsidR="004A76F8">
        <w:t xml:space="preserve"> picks up</w:t>
      </w:r>
      <w:r w:rsidR="00953AC7">
        <w:t>, transports,</w:t>
      </w:r>
      <w:r w:rsidR="004A76F8">
        <w:t xml:space="preserve"> and</w:t>
      </w:r>
      <w:r w:rsidR="00953AC7">
        <w:t xml:space="preserve"> then</w:t>
      </w:r>
      <w:r w:rsidR="004A76F8">
        <w:t xml:space="preserve"> drops off the passenger. The cashless operation is brokered by the company; fares</w:t>
      </w:r>
      <w:r w:rsidR="00953AC7">
        <w:t>,</w:t>
      </w:r>
      <w:r w:rsidR="004A76F8">
        <w:t xml:space="preserve"> and in some cases tips, are collected through the app and paid to drivers accordingly. </w:t>
      </w:r>
      <w:r w:rsidR="00F530DF">
        <w:t>O</w:t>
      </w:r>
      <w:r w:rsidR="00A3259D">
        <w:t xml:space="preserve">n-demand ride sharing has many different names: Transportation Network Companies (TNCs), on-demand ride sourcing, ride-hauling, ride-booking, ride-matching, and app-based ride sharing. This paper will use the term “on-demand ride sharing” to describe services such as Lyft and Uber. </w:t>
      </w:r>
    </w:p>
    <w:p w14:paraId="761342DF" w14:textId="7F40F508" w:rsidR="00F530DF" w:rsidRDefault="00FF60E4" w:rsidP="0047024A">
      <w:pPr>
        <w:pStyle w:val="AriaNorma"/>
        <w:ind w:firstLine="720"/>
      </w:pPr>
      <w:r>
        <w:t xml:space="preserve">Recently, attention has been </w:t>
      </w:r>
      <w:r w:rsidR="00953AC7">
        <w:t xml:space="preserve">given </w:t>
      </w:r>
      <w:r>
        <w:t>to user characteristics of these services. There have been several studies that explicitly focus on</w:t>
      </w:r>
      <w:r w:rsidR="00953AC7">
        <w:t>,</w:t>
      </w:r>
      <w:r>
        <w:t xml:space="preserve"> or paid a great deal of attention to</w:t>
      </w:r>
      <w:r w:rsidR="00953AC7">
        <w:t>,</w:t>
      </w:r>
      <w:r>
        <w:t xml:space="preserve"> on-demand ride sharing users</w:t>
      </w:r>
      <w:r w:rsidR="006331AB">
        <w:t xml:space="preserve"> and </w:t>
      </w:r>
      <w:r w:rsidR="00032592">
        <w:t>service usage</w:t>
      </w:r>
      <w:r>
        <w:t xml:space="preserve"> </w:t>
      </w:r>
      <w:r>
        <w:fldChar w:fldCharType="begin" w:fldLock="1"/>
      </w:r>
      <w:r w:rsidR="001E28D0">
        <w:instrText>ADDIN CSL_CITATION { "citationItems" : [ { "id" : "ITEM-1", "itemData" : { "abstract" : "The rapid growth of on-demand ride services, or ridesourcing, has prompted debate among policy makers and stakeholders. At present, ridesourcing\u2019s usage and impacts are not well understood. Key questions include: how ridesourcing and taxis compare with respect to trip types, customers, and locations served; whether ridesourcing complements or competes with public transit; and potential impacts on vehicle miles traveled. We address these questions using an intercept survey. In spring 2014, 380 complete surveys were collected from three ridesourcing \u201chot spots\u201d in San Francisco. Survey results are compared with matched-pair taxi trip data and results of a previous taxi user survey. The findings indicate ridesourcing serves a previously unmet demand for convenient, point-to-point urban travel. Although taxis and ridesourcing share similarities, the findings show differences in users and the user experience. Ridesourcing wait times are markedly shorter and more consistent than those of taxis, while ridesourcing users tend to be younger, own fewer vehicles and more frequently travel with companions. Ridesourcing appears to substitute for longer public transit trips but otherwise complements transit. Impacts on overall vehicle travel are ambiguous. Future research should build on this exploratory study to further understand impacts of ridesourcing on labor, social equity, the environment, and public policy.", "author" : [ { "dropping-particle" : "", "family" : "Rayle", "given" : "Lisa;", "non-dropping-particle" : "", "parse-names" : false, "suffix" : "" }, { "dropping-particle" : "", "family" : "Shaheen", "given" : "Susan;", "non-dropping-particle" : "", "parse-names" : false, "suffix" : "" }, { "dropping-particle" : "", "family" : "Chan", "given" : "Nelson D.;", "non-dropping-particle" : "", "parse-names" : false, "suffix" : "" }, { "dropping-particle" : "", "family" : "Dai", "given" : "Danielle;", "non-dropping-particle" : "", "parse-names" : false, "suffix" : "" }, { "dropping-particle" : "", "family" : "Cervero", "given" : "Robert", "non-dropping-particle" : "", "parse-names" : false, "suffix" : "" } ], "id" : "ITEM-1", "issued" : { "date-parts" : [ [ "2014" ] ] }, "title" : "App-Based, On-Demand Ride Services: Comparing Taxi and Ridesourcing Trips and User Characteristics in San Francisco", "type" : "report" }, "uris" : [ "http://www.mendeley.com/documents/?uuid=b5685e80-2e55-4c89-b76d-0824c8117a32" ] }, { "id" : "ITEM-2", "itemData" : { "author" : [ { "dropping-particle" : "", "family" : "Smith", "given" : "Aaron", "non-dropping-particle" : "", "parse-names" : false, "suffix" : "" } ], "id" : "ITEM-2", "issued" : { "date-parts" : [ [ "2016" ] ] }, "number-of-pages" : "85", "title" : "Shared, Collaborative and On Demand: The New Digital Economy", "type" : "report" }, "uris" : [ "http://www.mendeley.com/documents/?uuid=bb43b7d0-53a7-446e-b4ac-ee9627239cb2", "http://www.mendeley.com/documents/?uuid=b47a4380-88d5-42b6-bc4f-cef9e6097f7c" ] }, { "id" : "ITEM-3", "itemData" : { "author" : [ { "dropping-particle" : "", "family" : "Clewlow", "given" : "Regina", "non-dropping-particle" : "", "parse-names" : false, "suffix" : "" }, { "dropping-particle" : "", "family" : "Mishra", "given" : "Gouri Shankar", "non-dropping-particle" : "", "parse-names" : false, "suffix" : "" }, { "dropping-particle" : "", "family" : "Laberteaux", "given" : "Ken", "non-dropping-particle" : "", "parse-names" : false, "suffix" : "" } ], "container-title" : "Presented at the 96th Annual Meeting of the Transportation Research Board", "id" : "ITEM-3", "issued" : { "date-parts" : [ [ "2017" ] ] }, "publisher-place" : "Washington DC", "title" : "Shared Mobility: Current Adoption and Potential Impacts of Travel Behavior", "type" : "article-journal" }, "uris" : [ "http://www.mendeley.com/documents/?uuid=6899f16d-960f-4d74-83e5-303bf554cd96", "http://www.mendeley.com/documents/?uuid=562d10d1-181e-4b6a-80dd-46fb08b0095a" ] } ], "mendeley" : { "formattedCitation" : "(Clewlow et al., 2017; Rayle et al., 2014; Smith, 2016)", "plainTextFormattedCitation" : "(Clewlow et al., 2017; Rayle et al., 2014; Smith, 2016)", "previouslyFormattedCitation" : "(&lt;i&gt;3&lt;/i&gt;, &lt;i&gt;4&lt;/i&gt;, &lt;i&gt;9&lt;/i&gt;)" }, "properties" : { "noteIndex" : 0 }, "schema" : "https://github.com/citation-style-language/schema/raw/master/csl-citation.json" }</w:instrText>
      </w:r>
      <w:r>
        <w:fldChar w:fldCharType="separate"/>
      </w:r>
      <w:r w:rsidR="001E28D0" w:rsidRPr="001E28D0">
        <w:rPr>
          <w:noProof/>
        </w:rPr>
        <w:t>(Clewlow et al., 2017; Rayle et al., 2014; Smith, 2016)</w:t>
      </w:r>
      <w:r>
        <w:fldChar w:fldCharType="end"/>
      </w:r>
      <w:r>
        <w:t xml:space="preserve">. </w:t>
      </w:r>
      <w:r w:rsidR="00362809">
        <w:t xml:space="preserve">In 2016, the five on-demand ride sharing companies licensed in New York City provided 133 million rides </w:t>
      </w:r>
      <w:r w:rsidR="00362809">
        <w:fldChar w:fldCharType="begin" w:fldLock="1"/>
      </w:r>
      <w:r w:rsidR="001E28D0">
        <w:instrText>ADDIN CSL_CITATION { "citationItems" : [ { "id" : "ITEM-1", "itemData" : { "author" : [ { "dropping-particle" : "", "family" : "Schaller", "given" : "Consulting", "non-dropping-particle" : "", "parse-names" : false, "suffix" : "" } ], "id" : "ITEM-1", "issued" : { "date-parts" : [ [ "2017" ] ] }, "title" : "Unsustainable? The Growth of App-Based Ride Services and Traffic, Travel and the Future of New York City", "type" : "report" }, "uris" : [ "http://www.mendeley.com/documents/?uuid=10e31230-02bb-45ab-9936-0a4bab271976", "http://www.mendeley.com/documents/?uuid=0cf80129-b3a3-45cd-a027-af5cb5e87783" ] } ], "mendeley" : { "formattedCitation" : "(Schaller, 2017)", "plainTextFormattedCitation" : "(Schaller, 2017)", "previouslyFormattedCitation" : "(&lt;i&gt;10&lt;/i&gt;)" }, "properties" : { "noteIndex" : 0 }, "schema" : "https://github.com/citation-style-language/schema/raw/master/csl-citation.json" }</w:instrText>
      </w:r>
      <w:r w:rsidR="00362809">
        <w:fldChar w:fldCharType="separate"/>
      </w:r>
      <w:r w:rsidR="001E28D0" w:rsidRPr="001E28D0">
        <w:rPr>
          <w:noProof/>
        </w:rPr>
        <w:t>(Schaller, 2017)</w:t>
      </w:r>
      <w:r w:rsidR="00362809">
        <w:fldChar w:fldCharType="end"/>
      </w:r>
      <w:r w:rsidR="00362809">
        <w:t xml:space="preserve">. In </w:t>
      </w:r>
      <w:r w:rsidR="00953AC7">
        <w:t xml:space="preserve">fall </w:t>
      </w:r>
      <w:r w:rsidR="00362809">
        <w:t xml:space="preserve">2016, </w:t>
      </w:r>
      <w:r w:rsidR="00953AC7">
        <w:t>on-</w:t>
      </w:r>
      <w:r w:rsidR="00362809">
        <w:t xml:space="preserve">demand ride sharing companies picked up 87% as many rides as yellow taxis </w:t>
      </w:r>
      <w:r w:rsidR="00362809">
        <w:fldChar w:fldCharType="begin" w:fldLock="1"/>
      </w:r>
      <w:r w:rsidR="001E28D0">
        <w:instrText>ADDIN CSL_CITATION { "citationItems" : [ { "id" : "ITEM-1", "itemData" : { "author" : [ { "dropping-particle" : "", "family" : "Schaller", "given" : "Consulting", "non-dropping-particle" : "", "parse-names" : false, "suffix" : "" } ], "id" : "ITEM-1", "issued" : { "date-parts" : [ [ "2017" ] ] }, "title" : "Unsustainable? The Growth of App-Based Ride Services and Traffic, Travel and the Future of New York City", "type" : "report" }, "uris" : [ "http://www.mendeley.com/documents/?uuid=0cf80129-b3a3-45cd-a027-af5cb5e87783", "http://www.mendeley.com/documents/?uuid=10e31230-02bb-45ab-9936-0a4bab271976" ] } ], "mendeley" : { "formattedCitation" : "(Schaller, 2017)", "plainTextFormattedCitation" : "(Schaller, 2017)", "previouslyFormattedCitation" : "(&lt;i&gt;10&lt;/i&gt;)" }, "properties" : { "noteIndex" : 0 }, "schema" : "https://github.com/citation-style-language/schema/raw/master/csl-citation.json" }</w:instrText>
      </w:r>
      <w:r w:rsidR="00362809">
        <w:fldChar w:fldCharType="separate"/>
      </w:r>
      <w:r w:rsidR="001E28D0" w:rsidRPr="001E28D0">
        <w:rPr>
          <w:noProof/>
        </w:rPr>
        <w:t>(Schaller, 2017)</w:t>
      </w:r>
      <w:r w:rsidR="00362809">
        <w:fldChar w:fldCharType="end"/>
      </w:r>
      <w:r w:rsidR="00362809">
        <w:t xml:space="preserve">. </w:t>
      </w:r>
      <w:r w:rsidR="00224959">
        <w:t xml:space="preserve">According to </w:t>
      </w:r>
      <w:r w:rsidR="00953AC7">
        <w:t xml:space="preserve">a </w:t>
      </w:r>
      <w:r w:rsidR="00224959">
        <w:t xml:space="preserve">Pew Research Center survey conducted between November and December 2015, roughly 15% of Americans have used on-demand ride sharing apps </w:t>
      </w:r>
      <w:r w:rsidR="00224959">
        <w:fldChar w:fldCharType="begin" w:fldLock="1"/>
      </w:r>
      <w:r w:rsidR="001E28D0">
        <w:instrText>ADDIN CSL_CITATION { "citationItems" : [ { "id" : "ITEM-1", "itemData" : { "author" : [ { "dropping-particle" : "", "family" : "Smith", "given" : "Aaron", "non-dropping-particle" : "", "parse-names" : false, "suffix" : "" } ], "id" : "ITEM-1", "issued" : { "date-parts" : [ [ "2016" ] ] }, "number-of-pages" : "85", "title" : "Shared, Collaborative and On Demand: The New Digital Economy", "type" : "report" }, "uris" : [ "http://www.mendeley.com/documents/?uuid=b47a4380-88d5-42b6-bc4f-cef9e6097f7c", "http://www.mendeley.com/documents/?uuid=bb43b7d0-53a7-446e-b4ac-ee9627239cb2" ] } ], "mendeley" : { "formattedCitation" : "(Smith, 2016)", "plainTextFormattedCitation" : "(Smith, 2016)", "previouslyFormattedCitation" : "(&lt;i&gt;9&lt;/i&gt;)" }, "properties" : { "noteIndex" : 0 }, "schema" : "https://github.com/citation-style-language/schema/raw/master/csl-citation.json" }</w:instrText>
      </w:r>
      <w:r w:rsidR="00224959">
        <w:fldChar w:fldCharType="separate"/>
      </w:r>
      <w:r w:rsidR="001E28D0" w:rsidRPr="001E28D0">
        <w:rPr>
          <w:noProof/>
        </w:rPr>
        <w:t>(Smith, 2016)</w:t>
      </w:r>
      <w:r w:rsidR="00224959">
        <w:fldChar w:fldCharType="end"/>
      </w:r>
      <w:r w:rsidR="00224959">
        <w:t xml:space="preserve">. </w:t>
      </w:r>
      <w:r w:rsidR="00531864">
        <w:t xml:space="preserve">At a more disaggregate level, the Pew Report finds that about 21% of urbanites, 15% of suburbanites, and 3% of rural-dwellers have used on-demand ride sharing services </w:t>
      </w:r>
      <w:r w:rsidR="00531864">
        <w:fldChar w:fldCharType="begin" w:fldLock="1"/>
      </w:r>
      <w:r w:rsidR="001E28D0">
        <w:instrText>ADDIN CSL_CITATION { "citationItems" : [ { "id" : "ITEM-1", "itemData" : { "author" : [ { "dropping-particle" : "", "family" : "Smith", "given" : "Aaron", "non-dropping-particle" : "", "parse-names" : false, "suffix" : "" } ], "id" : "ITEM-1", "issued" : { "date-parts" : [ [ "2016" ] ] }, "number-of-pages" : "85", "title" : "Shared, Collaborative and On Demand: The New Digital Economy", "type" : "report" }, "uris" : [ "http://www.mendeley.com/documents/?uuid=b47a4380-88d5-42b6-bc4f-cef9e6097f7c", "http://www.mendeley.com/documents/?uuid=bb43b7d0-53a7-446e-b4ac-ee9627239cb2" ] } ], "mendeley" : { "formattedCitation" : "(Smith, 2016)", "plainTextFormattedCitation" : "(Smith, 2016)", "previouslyFormattedCitation" : "(&lt;i&gt;9&lt;/i&gt;)" }, "properties" : { "noteIndex" : 0 }, "schema" : "https://github.com/citation-style-language/schema/raw/master/csl-citation.json" }</w:instrText>
      </w:r>
      <w:r w:rsidR="00531864">
        <w:fldChar w:fldCharType="separate"/>
      </w:r>
      <w:r w:rsidR="001E28D0" w:rsidRPr="001E28D0">
        <w:rPr>
          <w:noProof/>
        </w:rPr>
        <w:t>(Smith, 2016)</w:t>
      </w:r>
      <w:r w:rsidR="00531864">
        <w:fldChar w:fldCharType="end"/>
      </w:r>
      <w:r w:rsidR="00531864">
        <w:t>.</w:t>
      </w:r>
      <w:r w:rsidR="00224959">
        <w:t xml:space="preserve"> </w:t>
      </w:r>
      <w:r w:rsidR="00482571">
        <w:t xml:space="preserve">Using a survey of respondents from seven metropolitan areas in the </w:t>
      </w:r>
      <w:r w:rsidR="00032592">
        <w:t>U.S.</w:t>
      </w:r>
      <w:r w:rsidR="00482571">
        <w:t xml:space="preserve"> administered in </w:t>
      </w:r>
      <w:r w:rsidR="00953AC7">
        <w:t>fall</w:t>
      </w:r>
      <w:r w:rsidR="00482571">
        <w:t xml:space="preserve"> 2015, </w:t>
      </w:r>
      <w:proofErr w:type="spellStart"/>
      <w:r w:rsidR="000B2CAF">
        <w:t>Clewlow</w:t>
      </w:r>
      <w:proofErr w:type="spellEnd"/>
      <w:r w:rsidR="000B2CAF">
        <w:t xml:space="preserve"> et al. (2017) </w:t>
      </w:r>
      <w:r w:rsidR="00482571">
        <w:t>found</w:t>
      </w:r>
      <w:r w:rsidR="00224959">
        <w:t xml:space="preserve"> </w:t>
      </w:r>
      <w:r w:rsidR="00224959" w:rsidRPr="00032592">
        <w:t>adoption</w:t>
      </w:r>
      <w:r w:rsidR="00224959">
        <w:t xml:space="preserve"> rates between 15% and 29% for individuals residing in suburban and urban neighborhoods, respectively</w:t>
      </w:r>
      <w:r w:rsidR="00032592">
        <w:t xml:space="preserve"> </w:t>
      </w:r>
      <w:r w:rsidR="00032592">
        <w:fldChar w:fldCharType="begin" w:fldLock="1"/>
      </w:r>
      <w:r w:rsidR="001E28D0">
        <w:instrText>ADDIN CSL_CITATION { "citationItems" : [ { "id" : "ITEM-1", "itemData" : { "author" : [ { "dropping-particle" : "", "family" : "Clewlow", "given" : "Regina", "non-dropping-particle" : "", "parse-names" : false, "suffix" : "" }, { "dropping-particle" : "", "family" : "Mishra", "given" : "Gouri Shankar", "non-dropping-particle" : "", "parse-names" : false, "suffix" : "" }, { "dropping-particle" : "", "family" : "Laberteaux", "given" : "Ken", "non-dropping-particle" : "", "parse-names" : false, "suffix" : "" } ], "container-title" : "Presented at the 96th Annual Meeting of the Transportation Research Board", "id" : "ITEM-1", "issued" : { "date-parts" : [ [ "2017" ] ] }, "publisher-place" : "Washington DC", "title" : "Shared Mobility: Current Adoption and Potential Impacts of Travel Behavior", "type" : "article-journal" }, "uris" : [ "http://www.mendeley.com/documents/?uuid=6899f16d-960f-4d74-83e5-303bf554cd96" ] } ], "mendeley" : { "formattedCitation" : "(Clewlow et al., 2017)", "plainTextFormattedCitation" : "(Clewlow et al., 2017)", "previouslyFormattedCitation" : "(&lt;i&gt;3&lt;/i&gt;)" }, "properties" : { "noteIndex" : 0 }, "schema" : "https://github.com/citation-style-language/schema/raw/master/csl-citation.json" }</w:instrText>
      </w:r>
      <w:r w:rsidR="00032592">
        <w:fldChar w:fldCharType="separate"/>
      </w:r>
      <w:r w:rsidR="001E28D0" w:rsidRPr="001E28D0">
        <w:rPr>
          <w:noProof/>
        </w:rPr>
        <w:t>(Clewlow et al., 2017)</w:t>
      </w:r>
      <w:r w:rsidR="00032592">
        <w:fldChar w:fldCharType="end"/>
      </w:r>
      <w:r w:rsidR="00224959">
        <w:t xml:space="preserve">. </w:t>
      </w:r>
      <w:r w:rsidR="000B2CAF">
        <w:t xml:space="preserve">They </w:t>
      </w:r>
      <w:r w:rsidR="00174A17">
        <w:t>also reported the adoption rate of on-demand ride sharing by generation</w:t>
      </w:r>
      <w:r w:rsidR="00032592">
        <w:t xml:space="preserve"> </w:t>
      </w:r>
      <w:r w:rsidR="00032592">
        <w:fldChar w:fldCharType="begin" w:fldLock="1"/>
      </w:r>
      <w:r w:rsidR="001E28D0">
        <w:instrText>ADDIN CSL_CITATION { "citationItems" : [ { "id" : "ITEM-1", "itemData" : { "author" : [ { "dropping-particle" : "", "family" : "Clewlow", "given" : "Regina", "non-dropping-particle" : "", "parse-names" : false, "suffix" : "" }, { "dropping-particle" : "", "family" : "Mishra", "given" : "Gouri Shankar", "non-dropping-particle" : "", "parse-names" : false, "suffix" : "" }, { "dropping-particle" : "", "family" : "Laberteaux", "given" : "Ken", "non-dropping-particle" : "", "parse-names" : false, "suffix" : "" } ], "container-title" : "Presented at the 96th Annual Meeting of the Transportation Research Board", "id" : "ITEM-1", "issued" : { "date-parts" : [ [ "2017" ] ] }, "publisher-place" : "Washington DC", "title" : "Shared Mobility: Current Adoption and Potential Impacts of Travel Behavior", "type" : "article-journal" }, "uris" : [ "http://www.mendeley.com/documents/?uuid=6899f16d-960f-4d74-83e5-303bf554cd96" ] } ], "mendeley" : { "formattedCitation" : "(Clewlow et al., 2017)", "plainTextFormattedCitation" : "(Clewlow et al., 2017)", "previouslyFormattedCitation" : "(&lt;i&gt;3&lt;/i&gt;)" }, "properties" : { "noteIndex" : 0 }, "schema" : "https://github.com/citation-style-language/schema/raw/master/csl-citation.json" }</w:instrText>
      </w:r>
      <w:r w:rsidR="00032592">
        <w:fldChar w:fldCharType="separate"/>
      </w:r>
      <w:r w:rsidR="001E28D0" w:rsidRPr="001E28D0">
        <w:rPr>
          <w:noProof/>
        </w:rPr>
        <w:t>(Clewlow et al., 2017)</w:t>
      </w:r>
      <w:r w:rsidR="00032592">
        <w:fldChar w:fldCharType="end"/>
      </w:r>
      <w:r w:rsidR="00174A17">
        <w:t xml:space="preserve">. About 40% of those in Generation Y (adults born between the years 1977 </w:t>
      </w:r>
      <w:r w:rsidR="00953AC7">
        <w:t xml:space="preserve">and </w:t>
      </w:r>
      <w:r w:rsidR="00174A17">
        <w:t>1995) had downloaded and used one of the apps, compared to only 3% of those in the silent generation</w:t>
      </w:r>
      <w:r w:rsidR="00032592">
        <w:t xml:space="preserve"> (adults born between the years 1925 and 1942)</w:t>
      </w:r>
      <w:r w:rsidR="00174A17">
        <w:t xml:space="preserve"> </w:t>
      </w:r>
      <w:r w:rsidR="00174A17">
        <w:fldChar w:fldCharType="begin" w:fldLock="1"/>
      </w:r>
      <w:r w:rsidR="001E28D0">
        <w:instrText>ADDIN CSL_CITATION { "citationItems" : [ { "id" : "ITEM-1", "itemData" : { "author" : [ { "dropping-particle" : "", "family" : "Clewlow", "given" : "Regina", "non-dropping-particle" : "", "parse-names" : false, "suffix" : "" }, { "dropping-particle" : "", "family" : "Mishra", "given" : "Gouri Shankar", "non-dropping-particle" : "", "parse-names" : false, "suffix" : "" }, { "dropping-particle" : "", "family" : "Laberteaux", "given" : "Ken", "non-dropping-particle" : "", "parse-names" : false, "suffix" : "" } ], "container-title" : "Presented at the 96th Annual Meeting of the Transportation Research Board", "id" : "ITEM-1", "issued" : { "date-parts" : [ [ "2017" ] ] }, "publisher-place" : "Washington DC", "title" : "Shared Mobility: Current Adoption and Potential Impacts of Travel Behavior", "type" : "article-journal" }, "uris" : [ "http://www.mendeley.com/documents/?uuid=6899f16d-960f-4d74-83e5-303bf554cd96", "http://www.mendeley.com/documents/?uuid=562d10d1-181e-4b6a-80dd-46fb08b0095a" ] } ], "mendeley" : { "formattedCitation" : "(Clewlow et al., 2017)", "plainTextFormattedCitation" : "(Clewlow et al., 2017)", "previouslyFormattedCitation" : "(&lt;i&gt;3&lt;/i&gt;)" }, "properties" : { "noteIndex" : 0 }, "schema" : "https://github.com/citation-style-language/schema/raw/master/csl-citation.json" }</w:instrText>
      </w:r>
      <w:r w:rsidR="00174A17">
        <w:fldChar w:fldCharType="separate"/>
      </w:r>
      <w:r w:rsidR="001E28D0" w:rsidRPr="001E28D0">
        <w:rPr>
          <w:noProof/>
        </w:rPr>
        <w:t>(Clewlow et al., 2017)</w:t>
      </w:r>
      <w:r w:rsidR="00174A17">
        <w:fldChar w:fldCharType="end"/>
      </w:r>
      <w:r w:rsidR="00174A17">
        <w:t xml:space="preserve">. </w:t>
      </w:r>
      <w:r w:rsidR="00694109">
        <w:t xml:space="preserve">A similar study of Millennials in California </w:t>
      </w:r>
      <w:r w:rsidR="00032592">
        <w:t xml:space="preserve">(those born between the years 1981 and 1997) </w:t>
      </w:r>
      <w:r w:rsidR="00694109">
        <w:t>found that on-demand ride share adopters are more likely to be students</w:t>
      </w:r>
      <w:r w:rsidR="00953AC7">
        <w:t xml:space="preserve"> and</w:t>
      </w:r>
      <w:r w:rsidR="00485B0D">
        <w:t xml:space="preserve"> </w:t>
      </w:r>
      <w:r w:rsidR="00694109">
        <w:t xml:space="preserve">employed and less likely to have children in the household </w:t>
      </w:r>
      <w:r w:rsidR="00694109">
        <w:fldChar w:fldCharType="begin" w:fldLock="1"/>
      </w:r>
      <w:r w:rsidR="001E28D0">
        <w:instrText>ADDIN CSL_CITATION { "citationItems" : [ { "id" : "ITEM-1", "itemData" : { "author" : [ { "dropping-particle" : "", "family" : "Alemi", "given" : "Farzad", "non-dropping-particle" : "", "parse-names" : false, "suffix" : "" }, { "dropping-particle" : "", "family" : "Circella", "given" : "Giovanni", "non-dropping-particle" : "", "parse-names" : false, "suffix" : "" }, { "dropping-particle" : "", "family" : "Handy", "given" : "Susan", "non-dropping-particle" : "", "parse-names" : false, "suffix" : "" }, { "dropping-particle" : "", "family" : "Mokhtarian", "given" : "Patricia", "non-dropping-particle" : "", "parse-names" : false, "suffix" : "" } ], "container-title" : "Annual Meeting of the Transportation Research Board", "id" : "ITEM-1", "issued" : { "date-parts" : [ [ "2017" ] ] }, "title" : "What Influences Travelers to Use Uber? Exploring the Factors Affecting the Adoption of On-Demand Ride Services", "type" : "article-journal" }, "uris" : [ "http://www.mendeley.com/documents/?uuid=8b2ea5c4-2f6d-4aa7-9013-71bd77311db6", "http://www.mendeley.com/documents/?uuid=c3ae4bc9-8271-4386-901c-b4fd95907830" ] } ], "mendeley" : { "formattedCitation" : "(Alemi, Circella, Handy, &amp; Mokhtarian, 2017)", "plainTextFormattedCitation" : "(Alemi, Circella, Handy, &amp; Mokhtarian, 2017)", "previouslyFormattedCitation" : "(&lt;i&gt;11&lt;/i&gt;)" }, "properties" : { "noteIndex" : 0 }, "schema" : "https://github.com/citation-style-language/schema/raw/master/csl-citation.json" }</w:instrText>
      </w:r>
      <w:r w:rsidR="00694109">
        <w:fldChar w:fldCharType="separate"/>
      </w:r>
      <w:r w:rsidR="001E28D0" w:rsidRPr="001E28D0">
        <w:rPr>
          <w:noProof/>
        </w:rPr>
        <w:t>(Alemi, Circella, Handy, &amp; Mokhtarian, 2017)</w:t>
      </w:r>
      <w:r w:rsidR="00694109">
        <w:fldChar w:fldCharType="end"/>
      </w:r>
      <w:r w:rsidR="00694109">
        <w:t xml:space="preserve">. </w:t>
      </w:r>
      <w:r w:rsidR="00482571">
        <w:t xml:space="preserve">In general, </w:t>
      </w:r>
      <w:r w:rsidR="00EB65AC">
        <w:t xml:space="preserve">on-demand ride sharing adopters tend to be younger and have higher levels of education compared to non-adopters </w:t>
      </w:r>
      <w:r w:rsidR="00EB65AC">
        <w:fldChar w:fldCharType="begin" w:fldLock="1"/>
      </w:r>
      <w:r w:rsidR="001E28D0">
        <w:instrText>ADDIN CSL_CITATION { "citationItems" : [ { "id" : "ITEM-1", "itemData" : { "abstract" : "The rapid growth of on-demand ride services, or ridesourcing, has prompted debate among policy makers and stakeholders. At present, ridesourcing\u2019s usage and impacts are not well understood. Key questions include: how ridesourcing and taxis compare with respect to trip types, customers, and locations served; whether ridesourcing complements or competes with public transit; and potential impacts on vehicle miles traveled. We address these questions using an intercept survey. In spring 2014, 380 complete surveys were collected from three ridesourcing \u201chot spots\u201d in San Francisco. Survey results are compared with matched-pair taxi trip data and results of a previous taxi user survey. The findings indicate ridesourcing serves a previously unmet demand for convenient, point-to-point urban travel. Although taxis and ridesourcing share similarities, the findings show differences in users and the user experience. Ridesourcing wait times are markedly shorter and more consistent than those of taxis, while ridesourcing users tend to be younger, own fewer vehicles and more frequently travel with companions. Ridesourcing appears to substitute for longer public transit trips but otherwise complements transit. Impacts on overall vehicle travel are ambiguous. Future research should build on this exploratory study to further understand impacts of ridesourcing on labor, social equity, the environment, and public policy.", "author" : [ { "dropping-particle" : "", "family" : "Rayle", "given" : "Lisa;", "non-dropping-particle" : "", "parse-names" : false, "suffix" : "" }, { "dropping-particle" : "", "family" : "Shaheen", "given" : "Susan;", "non-dropping-particle" : "", "parse-names" : false, "suffix" : "" }, { "dropping-particle" : "", "family" : "Chan", "given" : "Nelson D.;", "non-dropping-particle" : "", "parse-names" : false, "suffix" : "" }, { "dropping-particle" : "", "family" : "Dai", "given" : "Danielle;", "non-dropping-particle" : "", "parse-names" : false, "suffix" : "" }, { "dropping-particle" : "", "family" : "Cervero", "given" : "Robert", "non-dropping-particle" : "", "parse-names" : false, "suffix" : "" } ], "id" : "ITEM-1", "issued" : { "date-parts" : [ [ "2014" ] ] }, "title" : "App-Based, On-Demand Ride Services: Comparing Taxi and Ridesourcing Trips and User Characteristics in San Francisco", "type" : "report" }, "uris" : [ "http://www.mendeley.com/documents/?uuid=b5685e80-2e55-4c89-b76d-0824c8117a32" ] }, { "id" : "ITEM-2", "itemData" : { "author" : [ { "dropping-particle" : "", "family" : "Clewlow", "given" : "Regina", "non-dropping-particle" : "", "parse-names" : false, "suffix" : "" }, { "dropping-particle" : "", "family" : "Mishra", "given" : "Gouri Shankar", "non-dropping-particle" : "", "parse-names" : false, "suffix" : "" }, { "dropping-particle" : "", "family" : "Laberteaux", "given" : "Ken", "non-dropping-particle" : "", "parse-names" : false, "suffix" : "" } ], "container-title" : "Presented at the 96th Annual Meeting of the Transportation Research Board", "id" : "ITEM-2", "issued" : { "date-parts" : [ [ "2017" ] ] }, "publisher-place" : "Washington DC", "title" : "Shared Mobility: Current Adoption and Potential Impacts of Travel Behavior", "type" : "article-journal" }, "uris" : [ "http://www.mendeley.com/documents/?uuid=6899f16d-960f-4d74-83e5-303bf554cd96", "http://www.mendeley.com/documents/?uuid=562d10d1-181e-4b6a-80dd-46fb08b0095a" ] }, { "id" : "ITEM-3", "itemData" : { "author" : [ { "dropping-particle" : "", "family" : "Alemi", "given" : "Farzad", "non-dropping-particle" : "", "parse-names" : false, "suffix" : "" }, { "dropping-particle" : "", "family" : "Circella", "given" : "Giovanni", "non-dropping-particle" : "", "parse-names" : false, "suffix" : "" }, { "dropping-particle" : "", "family" : "Handy", "given" : "Susan", "non-dropping-particle" : "", "parse-names" : false, "suffix" : "" }, { "dropping-particle" : "", "family" : "Mokhtarian", "given" : "Patricia", "non-dropping-particle" : "", "parse-names" : false, "suffix" : "" } ], "container-title" : "Annual Meeting of the Transportation Research Board", "id" : "ITEM-3", "issued" : { "date-parts" : [ [ "2017" ] ] }, "title" : "What Influences Travelers to Use Uber? Exploring the Factors Affecting the Adoption of On-Demand Ride Services", "type" : "article-journal" }, "uris" : [ "http://www.mendeley.com/documents/?uuid=c3ae4bc9-8271-4386-901c-b4fd95907830", "http://www.mendeley.com/documents/?uuid=8b2ea5c4-2f6d-4aa7-9013-71bd77311db6", "http://www.mendeley.com/documents/?uuid=e49d813c-8a79-4358-9fdd-11994592c917" ] } ], "mendeley" : { "formattedCitation" : "(Alemi et al., 2017; Clewlow et al., 2017; Rayle et al., 2014)", "plainTextFormattedCitation" : "(Alemi et al., 2017; Clewlow et al., 2017; Rayle et al., 2014)", "previouslyFormattedCitation" : "(&lt;i&gt;3&lt;/i&gt;, &lt;i&gt;4&lt;/i&gt;, &lt;i&gt;11&lt;/i&gt;)" }, "properties" : { "noteIndex" : 0 }, "schema" : "https://github.com/citation-style-language/schema/raw/master/csl-citation.json" }</w:instrText>
      </w:r>
      <w:r w:rsidR="00EB65AC">
        <w:fldChar w:fldCharType="separate"/>
      </w:r>
      <w:r w:rsidR="001E28D0" w:rsidRPr="001E28D0">
        <w:rPr>
          <w:noProof/>
        </w:rPr>
        <w:t>(Alemi et al., 2017; Clewlow et al., 2017; Rayle et al., 2014)</w:t>
      </w:r>
      <w:r w:rsidR="00EB65AC">
        <w:fldChar w:fldCharType="end"/>
      </w:r>
      <w:r w:rsidR="00EB65AC">
        <w:t xml:space="preserve">. </w:t>
      </w:r>
    </w:p>
    <w:p w14:paraId="5BF96763" w14:textId="77777777" w:rsidR="00925277" w:rsidRDefault="00925277" w:rsidP="00925277">
      <w:pPr>
        <w:pStyle w:val="AriaNorma"/>
      </w:pPr>
    </w:p>
    <w:p w14:paraId="0A001CE8" w14:textId="77777777" w:rsidR="000B2759" w:rsidRPr="0047024A" w:rsidRDefault="000B2759" w:rsidP="000B2759">
      <w:pPr>
        <w:pStyle w:val="AriaNorma"/>
        <w:numPr>
          <w:ilvl w:val="1"/>
          <w:numId w:val="2"/>
        </w:numPr>
        <w:rPr>
          <w:b/>
        </w:rPr>
      </w:pPr>
      <w:r w:rsidRPr="0047024A">
        <w:rPr>
          <w:b/>
        </w:rPr>
        <w:t>Driver Characteristics</w:t>
      </w:r>
    </w:p>
    <w:p w14:paraId="41619EE3" w14:textId="2B5C7FA7" w:rsidR="000B2759" w:rsidRDefault="00694109" w:rsidP="00694109">
      <w:pPr>
        <w:pStyle w:val="AriaNorma"/>
      </w:pPr>
      <w:r>
        <w:t xml:space="preserve">Services such as Lyft and Uber serve as matchmakers: matching drivers to riders and vice versa. </w:t>
      </w:r>
      <w:r w:rsidR="008D3747">
        <w:t xml:space="preserve">The quickly changing landscape of these service drivers has made it difficult to research and publish </w:t>
      </w:r>
      <w:r w:rsidR="00953AC7">
        <w:t xml:space="preserve">studies </w:t>
      </w:r>
      <w:r w:rsidR="008D3747">
        <w:t xml:space="preserve">in a timely manner; however, one study has </w:t>
      </w:r>
      <w:r w:rsidR="00953AC7">
        <w:t>succeeded</w:t>
      </w:r>
      <w:r w:rsidR="008D3747">
        <w:t>.</w:t>
      </w:r>
      <w:r w:rsidR="00AF3F8B">
        <w:t xml:space="preserve"> Using a survey of 601 Uber drivers weighted to the entire Uber driver population by average work hours and hourly earnings, </w:t>
      </w:r>
      <w:r w:rsidR="000B2CAF">
        <w:t xml:space="preserve">Hall and Krueger (2015) </w:t>
      </w:r>
      <w:r w:rsidR="00AF3F8B">
        <w:t>were able to describe Uber driver characteristics and socio-demographic traits</w:t>
      </w:r>
      <w:r w:rsidR="00953AC7">
        <w:t>,</w:t>
      </w:r>
      <w:r w:rsidR="00490B0B">
        <w:t xml:space="preserve"> and</w:t>
      </w:r>
      <w:r w:rsidR="00953AC7">
        <w:t xml:space="preserve"> to</w:t>
      </w:r>
      <w:r w:rsidR="00490B0B">
        <w:t xml:space="preserve"> compare </w:t>
      </w:r>
      <w:r w:rsidR="00953AC7">
        <w:t xml:space="preserve">these traits and characteristics </w:t>
      </w:r>
      <w:r w:rsidR="00490B0B">
        <w:t xml:space="preserve">to the population of all workers in the United States </w:t>
      </w:r>
      <w:r w:rsidR="00953AC7">
        <w:t>and to</w:t>
      </w:r>
      <w:r w:rsidR="00490B0B">
        <w:t xml:space="preserve"> taxi drivers and chauffeurs</w:t>
      </w:r>
      <w:r w:rsidR="00032592">
        <w:t xml:space="preserve"> </w:t>
      </w:r>
      <w:r w:rsidR="00032592">
        <w:fldChar w:fldCharType="begin" w:fldLock="1"/>
      </w:r>
      <w:r w:rsidR="001E28D0">
        <w:instrText>ADDIN CSL_CITATION { "citationItems" : [ { "id" : "ITEM-1", "itemData" : { "author" : [ { "dropping-particle" : "", "family" : "Hall", "given" : "Jonathan", "non-dropping-particle" : "", "parse-names" : false, "suffix" : "" }, { "dropping-particle" : "", "family" : "Krueger", "given" : "Alan", "non-dropping-particle" : "", "parse-names" : false, "suffix" : "" } ], "id" : "ITEM-1", "issue" : "NBER Working Paper No. 22843", "issued" : { "date-parts" : [ [ "2015" ] ] }, "number-of-pages" : "29", "title" : "An Analysis of the Labor Market for Uber's Driver-Partners in the United States", "type" : "report" }, "uris" : [ "http://www.mendeley.com/documents/?uuid=ecd075b2-8d59-4573-8a58-db1cbb622918" ] } ], "mendeley" : { "formattedCitation" : "(Hall &amp; Krueger, 2015)", "plainTextFormattedCitation" : "(Hall &amp; Krueger, 2015)", "previouslyFormattedCitation" : "(&lt;i&gt;12&lt;/i&gt;)" }, "properties" : { "noteIndex" : 0 }, "schema" : "https://github.com/citation-style-language/schema/raw/master/csl-citation.json" }</w:instrText>
      </w:r>
      <w:r w:rsidR="00032592">
        <w:fldChar w:fldCharType="separate"/>
      </w:r>
      <w:r w:rsidR="001E28D0" w:rsidRPr="001E28D0">
        <w:rPr>
          <w:noProof/>
        </w:rPr>
        <w:t>(Hall &amp; Krueger, 2015)</w:t>
      </w:r>
      <w:r w:rsidR="00032592">
        <w:fldChar w:fldCharType="end"/>
      </w:r>
      <w:r w:rsidR="00AF3F8B">
        <w:t>. Roughly 30% of Uber drivers are age</w:t>
      </w:r>
      <w:r w:rsidR="00953AC7">
        <w:t>d</w:t>
      </w:r>
      <w:r w:rsidR="00AF3F8B">
        <w:t xml:space="preserve"> 30</w:t>
      </w:r>
      <w:r w:rsidR="00953AC7">
        <w:t xml:space="preserve"> to </w:t>
      </w:r>
      <w:r w:rsidR="00AF3F8B">
        <w:t xml:space="preserve">39, which is a </w:t>
      </w:r>
      <w:r w:rsidR="00953AC7">
        <w:t xml:space="preserve">distinctly </w:t>
      </w:r>
      <w:r w:rsidR="00AF3F8B">
        <w:t xml:space="preserve">higher percentage than taxi drivers (19.9%) for the same age group </w:t>
      </w:r>
      <w:r w:rsidR="00AF3F8B">
        <w:fldChar w:fldCharType="begin" w:fldLock="1"/>
      </w:r>
      <w:r w:rsidR="001E28D0">
        <w:instrText>ADDIN CSL_CITATION { "citationItems" : [ { "id" : "ITEM-1", "itemData" : { "author" : [ { "dropping-particle" : "", "family" : "Hall", "given" : "Jonathan", "non-dropping-particle" : "", "parse-names" : false, "suffix" : "" }, { "dropping-particle" : "", "family" : "Krueger", "given" : "Alan", "non-dropping-particle" : "", "parse-names" : false, "suffix" : "" } ], "id" : "ITEM-1", "issue" : "NBER Working Paper No. 22843", "issued" : { "date-parts" : [ [ "2015" ] ] }, "number-of-pages" : "29", "title" : "An Analysis of the Labor Market for Uber's Driver-Partners in the United States", "type" : "report" }, "uris" : [ "http://www.mendeley.com/documents/?uuid=ecd075b2-8d59-4573-8a58-db1cbb622918", "http://www.mendeley.com/documents/?uuid=8d24bf03-9f3a-4087-a6cd-dc7ea21ecfb5" ] } ], "mendeley" : { "formattedCitation" : "(Hall &amp; Krueger, 2015)", "plainTextFormattedCitation" : "(Hall &amp; Krueger, 2015)", "previouslyFormattedCitation" : "(&lt;i&gt;12&lt;/i&gt;)" }, "properties" : { "noteIndex" : 0 }, "schema" : "https://github.com/citation-style-language/schema/raw/master/csl-citation.json" }</w:instrText>
      </w:r>
      <w:r w:rsidR="00AF3F8B">
        <w:fldChar w:fldCharType="separate"/>
      </w:r>
      <w:r w:rsidR="001E28D0" w:rsidRPr="001E28D0">
        <w:rPr>
          <w:noProof/>
        </w:rPr>
        <w:t>(Hall &amp; Krueger, 2015)</w:t>
      </w:r>
      <w:r w:rsidR="00AF3F8B">
        <w:fldChar w:fldCharType="end"/>
      </w:r>
      <w:r w:rsidR="00AF3F8B">
        <w:t>.</w:t>
      </w:r>
      <w:r w:rsidR="008D3747">
        <w:t xml:space="preserve"> </w:t>
      </w:r>
      <w:r w:rsidR="00AF3F8B">
        <w:t xml:space="preserve">Uber drivers have higher education levels than taxi drivers and chauffeurs – in fact, </w:t>
      </w:r>
      <w:r w:rsidR="00E8765D">
        <w:t>47.7</w:t>
      </w:r>
      <w:r w:rsidR="00AF3F8B">
        <w:t xml:space="preserve">% of Uber drivers </w:t>
      </w:r>
      <w:r w:rsidR="00DF3A57">
        <w:t xml:space="preserve">received </w:t>
      </w:r>
      <w:r w:rsidR="00E8765D">
        <w:t>a college or advanced degree</w:t>
      </w:r>
      <w:r w:rsidR="00AF3F8B">
        <w:t xml:space="preserve"> whereas only 1</w:t>
      </w:r>
      <w:r w:rsidR="00E8765D">
        <w:t>8</w:t>
      </w:r>
      <w:r w:rsidR="00AF3F8B">
        <w:t>.</w:t>
      </w:r>
      <w:r w:rsidR="00E8765D">
        <w:t>9</w:t>
      </w:r>
      <w:r w:rsidR="00AF3F8B">
        <w:t xml:space="preserve">% of taxi drivers and chauffeurs achieved the same. Furthermore, only </w:t>
      </w:r>
      <w:r w:rsidR="00E8765D">
        <w:t>41.1</w:t>
      </w:r>
      <w:r w:rsidR="00AF3F8B">
        <w:t>% of workers (according to the American Community Survey)</w:t>
      </w:r>
      <w:r>
        <w:t xml:space="preserve"> </w:t>
      </w:r>
      <w:r w:rsidR="00AF3F8B">
        <w:t>have received college</w:t>
      </w:r>
      <w:r w:rsidR="00E8765D">
        <w:t xml:space="preserve"> or advanced</w:t>
      </w:r>
      <w:r w:rsidR="00AF3F8B">
        <w:t xml:space="preserve"> degrees, meaning that Uber drivers in general are more educated</w:t>
      </w:r>
      <w:r w:rsidR="00DF3A57">
        <w:t xml:space="preserve"> than workers</w:t>
      </w:r>
      <w:r w:rsidR="00AF3F8B">
        <w:t xml:space="preserve"> </w:t>
      </w:r>
      <w:r w:rsidR="00AF3F8B">
        <w:fldChar w:fldCharType="begin" w:fldLock="1"/>
      </w:r>
      <w:r w:rsidR="001E28D0">
        <w:instrText>ADDIN CSL_CITATION { "citationItems" : [ { "id" : "ITEM-1", "itemData" : { "author" : [ { "dropping-particle" : "", "family" : "Hall", "given" : "Jonathan", "non-dropping-particle" : "", "parse-names" : false, "suffix" : "" }, { "dropping-particle" : "", "family" : "Krueger", "given" : "Alan", "non-dropping-particle" : "", "parse-names" : false, "suffix" : "" } ], "id" : "ITEM-1", "issue" : "NBER Working Paper No. 22843", "issued" : { "date-parts" : [ [ "2015" ] ] }, "number-of-pages" : "29", "title" : "An Analysis of the Labor Market for Uber's Driver-Partners in the United States", "type" : "report" }, "uris" : [ "http://www.mendeley.com/documents/?uuid=ecd075b2-8d59-4573-8a58-db1cbb622918", "http://www.mendeley.com/documents/?uuid=8d24bf03-9f3a-4087-a6cd-dc7ea21ecfb5" ] } ], "mendeley" : { "formattedCitation" : "(Hall &amp; Krueger, 2015)", "plainTextFormattedCitation" : "(Hall &amp; Krueger, 2015)", "previouslyFormattedCitation" : "(&lt;i&gt;12&lt;/i&gt;)" }, "properties" : { "noteIndex" : 0 }, "schema" : "https://github.com/citation-style-language/schema/raw/master/csl-citation.json" }</w:instrText>
      </w:r>
      <w:r w:rsidR="00AF3F8B">
        <w:fldChar w:fldCharType="separate"/>
      </w:r>
      <w:r w:rsidR="001E28D0" w:rsidRPr="001E28D0">
        <w:rPr>
          <w:noProof/>
        </w:rPr>
        <w:t>(Hall &amp; Krueger, 2015)</w:t>
      </w:r>
      <w:r w:rsidR="00AF3F8B">
        <w:fldChar w:fldCharType="end"/>
      </w:r>
      <w:r w:rsidR="00AF3F8B">
        <w:t>.</w:t>
      </w:r>
      <w:r w:rsidR="00E8765D">
        <w:t xml:space="preserve"> In terms of gender, compared to the overall population of workers in the United States, there are far </w:t>
      </w:r>
      <w:r w:rsidR="00DF3A57">
        <w:t xml:space="preserve">fewer </w:t>
      </w:r>
      <w:r w:rsidR="00E8765D">
        <w:t>females</w:t>
      </w:r>
      <w:r w:rsidR="00DF3A57">
        <w:t xml:space="preserve"> – </w:t>
      </w:r>
      <w:r w:rsidR="00E8765D">
        <w:t xml:space="preserve">only 14% of Uber drivers are female </w:t>
      </w:r>
      <w:r w:rsidR="00E8765D">
        <w:fldChar w:fldCharType="begin" w:fldLock="1"/>
      </w:r>
      <w:r w:rsidR="001E28D0">
        <w:instrText>ADDIN CSL_CITATION { "citationItems" : [ { "id" : "ITEM-1", "itemData" : { "author" : [ { "dropping-particle" : "", "family" : "Hall", "given" : "Jonathan", "non-dropping-particle" : "", "parse-names" : false, "suffix" : "" }, { "dropping-particle" : "", "family" : "Krueger", "given" : "Alan", "non-dropping-particle" : "", "parse-names" : false, "suffix" : "" } ], "id" : "ITEM-1", "issue" : "NBER Working Paper No. 22843", "issued" : { "date-parts" : [ [ "2015" ] ] }, "number-of-pages" : "29", "title" : "An Analysis of the Labor Market for Uber's Driver-Partners in the United States", "type" : "report" }, "uris" : [ "http://www.mendeley.com/documents/?uuid=ecd075b2-8d59-4573-8a58-db1cbb622918", "http://www.mendeley.com/documents/?uuid=8d24bf03-9f3a-4087-a6cd-dc7ea21ecfb5" ] } ], "mendeley" : { "formattedCitation" : "(Hall &amp; Krueger, 2015)", "plainTextFormattedCitation" : "(Hall &amp; Krueger, 2015)", "previouslyFormattedCitation" : "(&lt;i&gt;12&lt;/i&gt;)" }, "properties" : { "noteIndex" : 0 }, "schema" : "https://github.com/citation-style-language/schema/raw/master/csl-citation.json" }</w:instrText>
      </w:r>
      <w:r w:rsidR="00E8765D">
        <w:fldChar w:fldCharType="separate"/>
      </w:r>
      <w:r w:rsidR="001E28D0" w:rsidRPr="001E28D0">
        <w:rPr>
          <w:noProof/>
        </w:rPr>
        <w:t>(Hall &amp; Krueger, 2015)</w:t>
      </w:r>
      <w:r w:rsidR="00E8765D">
        <w:fldChar w:fldCharType="end"/>
      </w:r>
      <w:r w:rsidR="00E8765D">
        <w:t xml:space="preserve">. </w:t>
      </w:r>
      <w:r w:rsidR="00DF3A57">
        <w:t xml:space="preserve">Fewer </w:t>
      </w:r>
      <w:r w:rsidR="00A8351C">
        <w:t>Uber drivers are married</w:t>
      </w:r>
      <w:r w:rsidR="00DF3A57">
        <w:t xml:space="preserve"> than workers,</w:t>
      </w:r>
      <w:r w:rsidR="00A8351C">
        <w:t xml:space="preserve"> but more have children at home </w:t>
      </w:r>
      <w:r w:rsidR="00A8351C">
        <w:fldChar w:fldCharType="begin" w:fldLock="1"/>
      </w:r>
      <w:r w:rsidR="001E28D0">
        <w:instrText>ADDIN CSL_CITATION { "citationItems" : [ { "id" : "ITEM-1", "itemData" : { "author" : [ { "dropping-particle" : "", "family" : "Hall", "given" : "Jonathan", "non-dropping-particle" : "", "parse-names" : false, "suffix" : "" }, { "dropping-particle" : "", "family" : "Krueger", "given" : "Alan", "non-dropping-particle" : "", "parse-names" : false, "suffix" : "" } ], "id" : "ITEM-1", "issue" : "NBER Working Paper No. 22843", "issued" : { "date-parts" : [ [ "2015" ] ] }, "number-of-pages" : "29", "title" : "An Analysis of the Labor Market for Uber's Driver-Partners in the United States", "type" : "report" }, "uris" : [ "http://www.mendeley.com/documents/?uuid=ecd075b2-8d59-4573-8a58-db1cbb622918", "http://www.mendeley.com/documents/?uuid=8d24bf03-9f3a-4087-a6cd-dc7ea21ecfb5" ] } ], "mendeley" : { "formattedCitation" : "(Hall &amp; Krueger, 2015)", "plainTextFormattedCitation" : "(Hall &amp; Krueger, 2015)", "previouslyFormattedCitation" : "(&lt;i&gt;12&lt;/i&gt;)" }, "properties" : { "noteIndex" : 0 }, "schema" : "https://github.com/citation-style-language/schema/raw/master/csl-citation.json" }</w:instrText>
      </w:r>
      <w:r w:rsidR="00A8351C">
        <w:fldChar w:fldCharType="separate"/>
      </w:r>
      <w:r w:rsidR="001E28D0" w:rsidRPr="001E28D0">
        <w:rPr>
          <w:noProof/>
        </w:rPr>
        <w:t>(Hall &amp; Krueger, 2015)</w:t>
      </w:r>
      <w:r w:rsidR="00A8351C">
        <w:fldChar w:fldCharType="end"/>
      </w:r>
      <w:r w:rsidR="00A8351C">
        <w:t xml:space="preserve">. Surprisingly, </w:t>
      </w:r>
      <w:r w:rsidR="00A8351C">
        <w:lastRenderedPageBreak/>
        <w:t>about 7% of Uber drivers are veterans</w:t>
      </w:r>
      <w:r w:rsidR="00DF3A57">
        <w:t>,</w:t>
      </w:r>
      <w:r w:rsidR="00A8351C">
        <w:t xml:space="preserve"> compared to 5.2% of all workers </w:t>
      </w:r>
      <w:r w:rsidR="00A8351C">
        <w:fldChar w:fldCharType="begin" w:fldLock="1"/>
      </w:r>
      <w:r w:rsidR="001E28D0">
        <w:instrText>ADDIN CSL_CITATION { "citationItems" : [ { "id" : "ITEM-1", "itemData" : { "author" : [ { "dropping-particle" : "", "family" : "Hall", "given" : "Jonathan", "non-dropping-particle" : "", "parse-names" : false, "suffix" : "" }, { "dropping-particle" : "", "family" : "Krueger", "given" : "Alan", "non-dropping-particle" : "", "parse-names" : false, "suffix" : "" } ], "id" : "ITEM-1", "issue" : "NBER Working Paper No. 22843", "issued" : { "date-parts" : [ [ "2015" ] ] }, "number-of-pages" : "29", "title" : "An Analysis of the Labor Market for Uber's Driver-Partners in the United States", "type" : "report" }, "uris" : [ "http://www.mendeley.com/documents/?uuid=ecd075b2-8d59-4573-8a58-db1cbb622918", "http://www.mendeley.com/documents/?uuid=8d24bf03-9f3a-4087-a6cd-dc7ea21ecfb5" ] } ], "mendeley" : { "formattedCitation" : "(Hall &amp; Krueger, 2015)", "plainTextFormattedCitation" : "(Hall &amp; Krueger, 2015)", "previouslyFormattedCitation" : "(&lt;i&gt;12&lt;/i&gt;)" }, "properties" : { "noteIndex" : 0 }, "schema" : "https://github.com/citation-style-language/schema/raw/master/csl-citation.json" }</w:instrText>
      </w:r>
      <w:r w:rsidR="00A8351C">
        <w:fldChar w:fldCharType="separate"/>
      </w:r>
      <w:r w:rsidR="001E28D0" w:rsidRPr="001E28D0">
        <w:rPr>
          <w:noProof/>
        </w:rPr>
        <w:t>(Hall &amp; Krueger, 2015)</w:t>
      </w:r>
      <w:r w:rsidR="00A8351C">
        <w:fldChar w:fldCharType="end"/>
      </w:r>
      <w:r w:rsidR="00A8351C">
        <w:t xml:space="preserve">. </w:t>
      </w:r>
      <w:r w:rsidR="002A7019">
        <w:t xml:space="preserve">Although </w:t>
      </w:r>
      <w:r w:rsidR="004509CC">
        <w:t>Hall and Krueger (2015)</w:t>
      </w:r>
      <w:r w:rsidR="00A8351C">
        <w:t xml:space="preserve"> have provided the socio-demogr</w:t>
      </w:r>
      <w:r w:rsidR="002A7019">
        <w:t>aphic traits of Uber drivers,</w:t>
      </w:r>
      <w:r w:rsidR="00A8351C">
        <w:t xml:space="preserve"> their report makes no mention </w:t>
      </w:r>
      <w:r w:rsidR="00DF3A57">
        <w:t xml:space="preserve">of </w:t>
      </w:r>
      <w:r w:rsidR="00A8351C">
        <w:t>driver attitudes or feelings about vehicle ownership and ride sharing</w:t>
      </w:r>
      <w:r w:rsidR="0014026F">
        <w:t xml:space="preserve"> </w:t>
      </w:r>
      <w:r w:rsidR="0014026F">
        <w:fldChar w:fldCharType="begin" w:fldLock="1"/>
      </w:r>
      <w:r w:rsidR="001E28D0">
        <w:instrText>ADDIN CSL_CITATION { "citationItems" : [ { "id" : "ITEM-1", "itemData" : { "author" : [ { "dropping-particle" : "", "family" : "Hall", "given" : "Jonathan", "non-dropping-particle" : "", "parse-names" : false, "suffix" : "" }, { "dropping-particle" : "", "family" : "Krueger", "given" : "Alan", "non-dropping-particle" : "", "parse-names" : false, "suffix" : "" } ], "id" : "ITEM-1", "issue" : "NBER Working Paper No. 22843", "issued" : { "date-parts" : [ [ "2015" ] ] }, "number-of-pages" : "29", "title" : "An Analysis of the Labor Market for Uber's Driver-Partners in the United States", "type" : "report" }, "uris" : [ "http://www.mendeley.com/documents/?uuid=ecd075b2-8d59-4573-8a58-db1cbb622918" ] } ], "mendeley" : { "formattedCitation" : "(Hall &amp; Krueger, 2015)", "plainTextFormattedCitation" : "(Hall &amp; Krueger, 2015)", "previouslyFormattedCitation" : "(&lt;i&gt;12&lt;/i&gt;)" }, "properties" : { "noteIndex" : 0 }, "schema" : "https://github.com/citation-style-language/schema/raw/master/csl-citation.json" }</w:instrText>
      </w:r>
      <w:r w:rsidR="0014026F">
        <w:fldChar w:fldCharType="separate"/>
      </w:r>
      <w:r w:rsidR="001E28D0" w:rsidRPr="001E28D0">
        <w:rPr>
          <w:noProof/>
        </w:rPr>
        <w:t>(Hall &amp; Krueger, 2015)</w:t>
      </w:r>
      <w:r w:rsidR="0014026F">
        <w:fldChar w:fldCharType="end"/>
      </w:r>
      <w:r w:rsidR="00DF3A57">
        <w:t>. Furthermore</w:t>
      </w:r>
      <w:r w:rsidR="00A8351C">
        <w:t xml:space="preserve">, the report </w:t>
      </w:r>
      <w:r w:rsidR="0014026F">
        <w:t>has no specific data about the</w:t>
      </w:r>
      <w:r w:rsidR="00A8351C">
        <w:t xml:space="preserve"> </w:t>
      </w:r>
      <w:r w:rsidR="00DF3A57">
        <w:t xml:space="preserve">drivers' </w:t>
      </w:r>
      <w:r w:rsidR="00A8351C">
        <w:t>past experiences with Uber as rider</w:t>
      </w:r>
      <w:r w:rsidR="00DF3A57">
        <w:t>s</w:t>
      </w:r>
      <w:r w:rsidR="00A8351C">
        <w:t xml:space="preserve">, something </w:t>
      </w:r>
      <w:r w:rsidR="00DF3A57">
        <w:t xml:space="preserve">that </w:t>
      </w:r>
      <w:r w:rsidR="00A8351C">
        <w:t xml:space="preserve">the authors believe leads many individuals to become </w:t>
      </w:r>
      <w:r w:rsidR="00292FC5">
        <w:t>drivers</w:t>
      </w:r>
      <w:r w:rsidR="002A7019">
        <w:t xml:space="preserve"> </w:t>
      </w:r>
      <w:r w:rsidR="00032592">
        <w:fldChar w:fldCharType="begin" w:fldLock="1"/>
      </w:r>
      <w:r w:rsidR="001E28D0">
        <w:instrText>ADDIN CSL_CITATION { "citationItems" : [ { "id" : "ITEM-1", "itemData" : { "author" : [ { "dropping-particle" : "", "family" : "Hall", "given" : "Jonathan", "non-dropping-particle" : "", "parse-names" : false, "suffix" : "" }, { "dropping-particle" : "", "family" : "Krueger", "given" : "Alan", "non-dropping-particle" : "", "parse-names" : false, "suffix" : "" } ], "id" : "ITEM-1", "issue" : "NBER Working Paper No. 22843", "issued" : { "date-parts" : [ [ "2015" ] ] }, "number-of-pages" : "29", "title" : "An Analysis of the Labor Market for Uber's Driver-Partners in the United States", "type" : "report" }, "uris" : [ "http://www.mendeley.com/documents/?uuid=ecd075b2-8d59-4573-8a58-db1cbb622918" ] } ], "mendeley" : { "formattedCitation" : "(Hall &amp; Krueger, 2015)", "plainTextFormattedCitation" : "(Hall &amp; Krueger, 2015)", "previouslyFormattedCitation" : "(&lt;i&gt;12&lt;/i&gt;)" }, "properties" : { "noteIndex" : 0 }, "schema" : "https://github.com/citation-style-language/schema/raw/master/csl-citation.json" }</w:instrText>
      </w:r>
      <w:r w:rsidR="00032592">
        <w:fldChar w:fldCharType="separate"/>
      </w:r>
      <w:r w:rsidR="001E28D0" w:rsidRPr="001E28D0">
        <w:rPr>
          <w:noProof/>
        </w:rPr>
        <w:t>(Hall &amp; Krueger, 2015)</w:t>
      </w:r>
      <w:r w:rsidR="00032592">
        <w:fldChar w:fldCharType="end"/>
      </w:r>
      <w:r w:rsidR="00A8351C">
        <w:t xml:space="preserve">. </w:t>
      </w:r>
    </w:p>
    <w:p w14:paraId="5919438E" w14:textId="29B96EB7" w:rsidR="00A8351C" w:rsidRDefault="00A8351C" w:rsidP="0047024A">
      <w:pPr>
        <w:pStyle w:val="AriaNorma"/>
        <w:ind w:firstLine="720"/>
      </w:pPr>
      <w:r>
        <w:t xml:space="preserve">Based on the </w:t>
      </w:r>
      <w:r w:rsidR="002A7019">
        <w:t>Hall and Krueger (2015)</w:t>
      </w:r>
      <w:r>
        <w:t xml:space="preserve"> study, it appears that there are similarities between Lyft/Uber passengers and Uber drivers</w:t>
      </w:r>
      <w:r w:rsidR="00032592">
        <w:t xml:space="preserve"> </w:t>
      </w:r>
      <w:r w:rsidR="00032592">
        <w:fldChar w:fldCharType="begin" w:fldLock="1"/>
      </w:r>
      <w:r w:rsidR="001E28D0">
        <w:instrText>ADDIN CSL_CITATION { "citationItems" : [ { "id" : "ITEM-1", "itemData" : { "author" : [ { "dropping-particle" : "", "family" : "Hall", "given" : "Jonathan", "non-dropping-particle" : "", "parse-names" : false, "suffix" : "" }, { "dropping-particle" : "", "family" : "Krueger", "given" : "Alan", "non-dropping-particle" : "", "parse-names" : false, "suffix" : "" } ], "id" : "ITEM-1", "issue" : "NBER Working Paper No. 22843", "issued" : { "date-parts" : [ [ "2015" ] ] }, "number-of-pages" : "29", "title" : "An Analysis of the Labor Market for Uber's Driver-Partners in the United States", "type" : "report" }, "uris" : [ "http://www.mendeley.com/documents/?uuid=ecd075b2-8d59-4573-8a58-db1cbb622918" ] } ], "mendeley" : { "formattedCitation" : "(Hall &amp; Krueger, 2015)", "plainTextFormattedCitation" : "(Hall &amp; Krueger, 2015)", "previouslyFormattedCitation" : "(&lt;i&gt;12&lt;/i&gt;)" }, "properties" : { "noteIndex" : 0 }, "schema" : "https://github.com/citation-style-language/schema/raw/master/csl-citation.json" }</w:instrText>
      </w:r>
      <w:r w:rsidR="00032592">
        <w:fldChar w:fldCharType="separate"/>
      </w:r>
      <w:r w:rsidR="001E28D0" w:rsidRPr="001E28D0">
        <w:rPr>
          <w:noProof/>
        </w:rPr>
        <w:t>(Hall &amp; Krueger, 2015)</w:t>
      </w:r>
      <w:r w:rsidR="00032592">
        <w:fldChar w:fldCharType="end"/>
      </w:r>
      <w:r>
        <w:t xml:space="preserve">. Both drivers and riders are younger and </w:t>
      </w:r>
      <w:r w:rsidR="00226FA0">
        <w:t xml:space="preserve">more </w:t>
      </w:r>
      <w:r>
        <w:t xml:space="preserve">educated </w:t>
      </w:r>
      <w:r>
        <w:fldChar w:fldCharType="begin" w:fldLock="1"/>
      </w:r>
      <w:r w:rsidR="001E28D0">
        <w:instrText>ADDIN CSL_CITATION { "citationItems" : [ { "id" : "ITEM-1", "itemData" : { "abstract" : "The rapid growth of on-demand ride services, or ridesourcing, has prompted debate among policy makers and stakeholders. At present, ridesourcing\u2019s usage and impacts are not well understood. Key questions include: how ridesourcing and taxis compare with respect to trip types, customers, and locations served; whether ridesourcing complements or competes with public transit; and potential impacts on vehicle miles traveled. We address these questions using an intercept survey. In spring 2014, 380 complete surveys were collected from three ridesourcing \u201chot spots\u201d in San Francisco. Survey results are compared with matched-pair taxi trip data and results of a previous taxi user survey. The findings indicate ridesourcing serves a previously unmet demand for convenient, point-to-point urban travel. Although taxis and ridesourcing share similarities, the findings show differences in users and the user experience. Ridesourcing wait times are markedly shorter and more consistent than those of taxis, while ridesourcing users tend to be younger, own fewer vehicles and more frequently travel with companions. Ridesourcing appears to substitute for longer public transit trips but otherwise complements transit. Impacts on overall vehicle travel are ambiguous. Future research should build on this exploratory study to further understand impacts of ridesourcing on labor, social equity, the environment, and public policy.", "author" : [ { "dropping-particle" : "", "family" : "Rayle", "given" : "Lisa;", "non-dropping-particle" : "", "parse-names" : false, "suffix" : "" }, { "dropping-particle" : "", "family" : "Shaheen", "given" : "Susan;", "non-dropping-particle" : "", "parse-names" : false, "suffix" : "" }, { "dropping-particle" : "", "family" : "Chan", "given" : "Nelson D.;", "non-dropping-particle" : "", "parse-names" : false, "suffix" : "" }, { "dropping-particle" : "", "family" : "Dai", "given" : "Danielle;", "non-dropping-particle" : "", "parse-names" : false, "suffix" : "" }, { "dropping-particle" : "", "family" : "Cervero", "given" : "Robert", "non-dropping-particle" : "", "parse-names" : false, "suffix" : "" } ], "id" : "ITEM-1", "issued" : { "date-parts" : [ [ "2014" ] ] }, "title" : "App-Based, On-Demand Ride Services: Comparing Taxi and Ridesourcing Trips and User Characteristics in San Francisco", "type" : "report" }, "uris" : [ "http://www.mendeley.com/documents/?uuid=b5685e80-2e55-4c89-b76d-0824c8117a32" ] }, { "id" : "ITEM-2", "itemData" : { "author" : [ { "dropping-particle" : "", "family" : "Hall", "given" : "Jonathan", "non-dropping-particle" : "", "parse-names" : false, "suffix" : "" }, { "dropping-particle" : "", "family" : "Krueger", "given" : "Alan", "non-dropping-particle" : "", "parse-names" : false, "suffix" : "" } ], "id" : "ITEM-2", "issue" : "NBER Working Paper No. 22843", "issued" : { "date-parts" : [ [ "2015" ] ] }, "number-of-pages" : "29", "title" : "An Analysis of the Labor Market for Uber's Driver-Partners in the United States", "type" : "report" }, "uris" : [ "http://www.mendeley.com/documents/?uuid=ecd075b2-8d59-4573-8a58-db1cbb622918", "http://www.mendeley.com/documents/?uuid=8d24bf03-9f3a-4087-a6cd-dc7ea21ecfb5" ] }, { "id" : "ITEM-3", "itemData" : { "author" : [ { "dropping-particle" : "", "family" : "Alemi", "given" : "Farzad", "non-dropping-particle" : "", "parse-names" : false, "suffix" : "" }, { "dropping-particle" : "", "family" : "Circella", "given" : "Giovanni", "non-dropping-particle" : "", "parse-names" : false, "suffix" : "" }, { "dropping-particle" : "", "family" : "Handy", "given" : "Susan", "non-dropping-particle" : "", "parse-names" : false, "suffix" : "" }, { "dropping-particle" : "", "family" : "Mokhtarian", "given" : "Patricia", "non-dropping-particle" : "", "parse-names" : false, "suffix" : "" } ], "container-title" : "Annual Meeting of the Transportation Research Board", "id" : "ITEM-3", "issued" : { "date-parts" : [ [ "2017" ] ] }, "title" : "What Influences Travelers to Use Uber? Exploring the Factors Affecting the Adoption of On-Demand Ride Services", "type" : "article-journal" }, "uris" : [ "http://www.mendeley.com/documents/?uuid=c3ae4bc9-8271-4386-901c-b4fd95907830", "http://www.mendeley.com/documents/?uuid=8b2ea5c4-2f6d-4aa7-9013-71bd77311db6", "http://www.mendeley.com/documents/?uuid=7dbc0ec1-f199-40a6-a60a-202343d7a4b0" ] }, { "id" : "ITEM-4", "itemData" : { "author" : [ { "dropping-particle" : "", "family" : "Clewlow", "given" : "Regina", "non-dropping-particle" : "", "parse-names" : false, "suffix" : "" }, { "dropping-particle" : "", "family" : "Mishra", "given" : "Gouri Shankar", "non-dropping-particle" : "", "parse-names" : false, "suffix" : "" }, { "dropping-particle" : "", "family" : "Laberteaux", "given" : "Ken", "non-dropping-particle" : "", "parse-names" : false, "suffix" : "" } ], "container-title" : "Presented at the 96th Annual Meeting of the Transportation Research Board", "id" : "ITEM-4", "issued" : { "date-parts" : [ [ "2017" ] ] }, "publisher-place" : "Washington DC", "title" : "Shared Mobility: Current Adoption and Potential Impacts of Travel Behavior", "type" : "article-journal" }, "uris" : [ "http://www.mendeley.com/documents/?uuid=6899f16d-960f-4d74-83e5-303bf554cd96", "http://www.mendeley.com/documents/?uuid=562d10d1-181e-4b6a-80dd-46fb08b0095a", "http://www.mendeley.com/documents/?uuid=99b04e89-2012-4108-a9c7-cb0c72d43d91" ] }, { "id" : "ITEM-5", "itemData" : { "author" : [ { "dropping-particle" : "", "family" : "Smith", "given" : "Aaron", "non-dropping-particle" : "", "parse-names" : false, "suffix" : "" } ], "id" : "ITEM-5", "issued" : { "date-parts" : [ [ "2016" ] ] }, "number-of-pages" : "85", "title" : "Shared, Collaborative and On Demand: The New Digital Economy", "type" : "report" }, "uris" : [ "http://www.mendeley.com/documents/?uuid=b47a4380-88d5-42b6-bc4f-cef9e6097f7c", "http://www.mendeley.com/documents/?uuid=bb43b7d0-53a7-446e-b4ac-ee9627239cb2", "http://www.mendeley.com/documents/?uuid=87f6510c-4f27-4430-af1c-af90cddd0c70" ] } ], "mendeley" : { "formattedCitation" : "(Alemi et al., 2017; Clewlow et al., 2017; Hall &amp; Krueger, 2015; Rayle et al., 2014; Smith, 2016)", "plainTextFormattedCitation" : "(Alemi et al., 2017; Clewlow et al., 2017; Hall &amp; Krueger, 2015; Rayle et al., 2014; Smith, 2016)", "previouslyFormattedCitation" : "(&lt;i&gt;3&lt;/i&gt;, &lt;i&gt;4&lt;/i&gt;, &lt;i&gt;9&lt;/i&gt;, &lt;i&gt;11&lt;/i&gt;, &lt;i&gt;12&lt;/i&gt;)" }, "properties" : { "noteIndex" : 0 }, "schema" : "https://github.com/citation-style-language/schema/raw/master/csl-citation.json" }</w:instrText>
      </w:r>
      <w:r>
        <w:fldChar w:fldCharType="separate"/>
      </w:r>
      <w:r w:rsidR="001E28D0" w:rsidRPr="001E28D0">
        <w:rPr>
          <w:noProof/>
        </w:rPr>
        <w:t>(Alemi et al., 2017; Clewlow et al., 2017; Hall &amp; Krueger, 2015; Rayle et al., 2014; Smith, 2016)</w:t>
      </w:r>
      <w:r>
        <w:fldChar w:fldCharType="end"/>
      </w:r>
      <w:r>
        <w:t>. This study hopes to further close the gap</w:t>
      </w:r>
      <w:r w:rsidR="00DF3A57">
        <w:t xml:space="preserve"> in research connecting drivers and passengers</w:t>
      </w:r>
      <w:r>
        <w:t xml:space="preserve"> and </w:t>
      </w:r>
      <w:r w:rsidR="00DF3A57">
        <w:t xml:space="preserve">to </w:t>
      </w:r>
      <w:r>
        <w:t xml:space="preserve">provide a deeper insight into likely drivers for these services. </w:t>
      </w:r>
    </w:p>
    <w:p w14:paraId="3941774D" w14:textId="77777777" w:rsidR="00340CD8" w:rsidRDefault="00340CD8" w:rsidP="00694109">
      <w:pPr>
        <w:pStyle w:val="AriaNorma"/>
      </w:pPr>
    </w:p>
    <w:p w14:paraId="1F8AA136" w14:textId="77777777" w:rsidR="00340CD8" w:rsidRPr="0047024A" w:rsidRDefault="00340CD8" w:rsidP="00340CD8">
      <w:pPr>
        <w:pStyle w:val="AriaNorma"/>
        <w:numPr>
          <w:ilvl w:val="0"/>
          <w:numId w:val="2"/>
        </w:numPr>
        <w:rPr>
          <w:b/>
        </w:rPr>
      </w:pPr>
      <w:r w:rsidRPr="0047024A">
        <w:rPr>
          <w:b/>
        </w:rPr>
        <w:t>EMPIRICAL CONTEXT</w:t>
      </w:r>
      <w:r w:rsidRPr="0047024A">
        <w:rPr>
          <w:b/>
        </w:rPr>
        <w:tab/>
      </w:r>
    </w:p>
    <w:p w14:paraId="24575F19" w14:textId="6728E87F" w:rsidR="0017206C" w:rsidRDefault="0017206C" w:rsidP="0017206C">
      <w:pPr>
        <w:pStyle w:val="AriaNormal"/>
        <w:jc w:val="both"/>
      </w:pPr>
      <w:r>
        <w:t>This study is based on data from an extensive online survey commissioned by Kelley Blue Book, an automotive research company based in Irvine, California</w:t>
      </w:r>
      <w:r w:rsidR="00DF3A57">
        <w:t>,</w:t>
      </w:r>
      <w:r>
        <w:t xml:space="preserve"> </w:t>
      </w:r>
      <w:r w:rsidRPr="00393E13">
        <w:t xml:space="preserve">to study </w:t>
      </w:r>
      <w:r>
        <w:t xml:space="preserve">the motivations behind shared mobility usage, in addition to opinions and behaviors about current and future transportation. The survey collected information on respondents’ </w:t>
      </w:r>
      <w:r w:rsidRPr="00393E13">
        <w:t>involvement in ride sharing and vehicle sharing</w:t>
      </w:r>
      <w:r w:rsidR="00DF3A57">
        <w:t xml:space="preserve"> and how those factors</w:t>
      </w:r>
      <w:r w:rsidRPr="00393E13">
        <w:t xml:space="preserve"> affect other choices </w:t>
      </w:r>
      <w:r w:rsidR="00DF3A57" w:rsidRPr="00393E13">
        <w:t>relat</w:t>
      </w:r>
      <w:r w:rsidR="00DF3A57">
        <w:t>ing</w:t>
      </w:r>
      <w:r w:rsidR="00DF3A57" w:rsidRPr="00393E13">
        <w:t xml:space="preserve"> </w:t>
      </w:r>
      <w:r w:rsidRPr="00393E13">
        <w:t>to shared mobility decisions and the intention to purchase a vehicle.</w:t>
      </w:r>
      <w:r>
        <w:t xml:space="preserve"> The survey was administered in an online format, from August 3</w:t>
      </w:r>
      <w:r w:rsidR="00DF3A57">
        <w:t xml:space="preserve"> to </w:t>
      </w:r>
      <w:r>
        <w:t>9, 2015 to U.S. residents age</w:t>
      </w:r>
      <w:r w:rsidR="00DF3A57">
        <w:t>d</w:t>
      </w:r>
      <w:r>
        <w:t xml:space="preserve"> 18 to 64. </w:t>
      </w:r>
    </w:p>
    <w:p w14:paraId="335C53EE" w14:textId="67702BE8" w:rsidR="0018664B" w:rsidRDefault="007F6EB7" w:rsidP="0047024A">
      <w:pPr>
        <w:pStyle w:val="AriaNoSpace"/>
      </w:pPr>
      <w:r w:rsidRPr="00393E13">
        <w:t xml:space="preserve">The final </w:t>
      </w:r>
      <w:r w:rsidR="00602580">
        <w:t xml:space="preserve">unweighted </w:t>
      </w:r>
      <w:r w:rsidRPr="00393E13">
        <w:t>sampl</w:t>
      </w:r>
      <w:r>
        <w:t>e has 1,916 respondents</w:t>
      </w:r>
      <w:r w:rsidRPr="00393E13">
        <w:t xml:space="preserve">. The average respondent in the dataset is </w:t>
      </w:r>
      <w:r w:rsidR="008010CD">
        <w:t>37</w:t>
      </w:r>
      <w:r w:rsidRPr="00393E13">
        <w:t xml:space="preserve"> years old, </w:t>
      </w:r>
      <w:r w:rsidR="002E3D29">
        <w:t>fe</w:t>
      </w:r>
      <w:r w:rsidR="004D3785">
        <w:t>male</w:t>
      </w:r>
      <w:r w:rsidRPr="00393E13">
        <w:t xml:space="preserve">, Caucasian, married, has no children, and has a household income </w:t>
      </w:r>
      <w:r>
        <w:t>of approximately $62,500</w:t>
      </w:r>
      <w:r w:rsidRPr="00393E13">
        <w:t xml:space="preserve">. </w:t>
      </w:r>
      <w:r w:rsidR="00485B0D">
        <w:t>Table 1</w:t>
      </w:r>
      <w:r>
        <w:t xml:space="preserve"> presents descriptive statistics for the sample population.  </w:t>
      </w:r>
    </w:p>
    <w:p w14:paraId="03C354EE" w14:textId="56C7EEB5" w:rsidR="00190C40" w:rsidRDefault="00190C40" w:rsidP="00453E70">
      <w:pPr>
        <w:ind w:firstLine="720"/>
        <w:jc w:val="both"/>
      </w:pPr>
      <w:r>
        <w:t xml:space="preserve">It should be noted that the descriptive statistics presented in Table 1 are not entirely representative of the US population. The surveyors over sampled Millennials (18-34 year olds in 2015) and under sampled Generation X/Baby Boomers (35-64 year olds in 2015). This over sampling allowed us to key into the group of individuals that heavily rely on shared mobility services. In terms of gender and ethnicity, males were slightly under sampled (47.8% vs. 50%) and ethnicity/race had similar over and under sampling.  </w:t>
      </w:r>
    </w:p>
    <w:p w14:paraId="46E80AB0" w14:textId="0F925767" w:rsidR="00B84485" w:rsidRDefault="0018664B" w:rsidP="0018664B">
      <w:pPr>
        <w:pStyle w:val="AriaNorma"/>
        <w:ind w:firstLine="720"/>
      </w:pPr>
      <w:r w:rsidRPr="00393E13">
        <w:t>This national survey collected data on awareness and use</w:t>
      </w:r>
      <w:r w:rsidR="00DF3A57">
        <w:t>d</w:t>
      </w:r>
      <w:r w:rsidRPr="00393E13">
        <w:t xml:space="preserve"> of a wide variety of services</w:t>
      </w:r>
      <w:r w:rsidR="00DF3A57">
        <w:t>,</w:t>
      </w:r>
      <w:r w:rsidRPr="00393E13">
        <w:t xml:space="preserve"> including the </w:t>
      </w:r>
      <w:r w:rsidR="00DF3A57" w:rsidRPr="00DF3A57">
        <w:t>burgeoning</w:t>
      </w:r>
      <w:r w:rsidR="00DF3A57" w:rsidRPr="00DF3A57" w:rsidDel="00DF3A57">
        <w:t xml:space="preserve"> </w:t>
      </w:r>
      <w:r w:rsidRPr="00393E13">
        <w:t xml:space="preserve">“pooling” offshoots. </w:t>
      </w:r>
      <w:r w:rsidR="00DF3A57">
        <w:t>R</w:t>
      </w:r>
      <w:r w:rsidRPr="00393E13">
        <w:t xml:space="preserve">espondents were asked about potential pricing schemes, such as their preferences for new shared mobility subscription services, barriers to using these services (if they did not already use them), interest in becoming a driver for ride-sharing, etc. </w:t>
      </w:r>
      <w:r w:rsidR="00B84485">
        <w:br w:type="page"/>
      </w:r>
    </w:p>
    <w:p w14:paraId="4EEEDC27" w14:textId="34EF066C" w:rsidR="00750A4A" w:rsidRPr="000303DA" w:rsidRDefault="00750A4A" w:rsidP="00750A4A">
      <w:pPr>
        <w:pStyle w:val="AriaNorma"/>
        <w:rPr>
          <w:b/>
        </w:rPr>
      </w:pPr>
      <w:bookmarkStart w:id="2" w:name="_Ref488396003"/>
      <w:r w:rsidRPr="000303DA">
        <w:rPr>
          <w:b/>
          <w:caps/>
        </w:rPr>
        <w:lastRenderedPageBreak/>
        <w:t>Table</w:t>
      </w:r>
      <w:r w:rsidRPr="000303DA">
        <w:rPr>
          <w:b/>
        </w:rPr>
        <w:t xml:space="preserve"> </w:t>
      </w:r>
      <w:r w:rsidR="00174988" w:rsidRPr="000303DA">
        <w:rPr>
          <w:b/>
        </w:rPr>
        <w:fldChar w:fldCharType="begin"/>
      </w:r>
      <w:r w:rsidR="00174988" w:rsidRPr="000303DA">
        <w:rPr>
          <w:b/>
        </w:rPr>
        <w:instrText xml:space="preserve"> SEQ Table \* ARABIC </w:instrText>
      </w:r>
      <w:r w:rsidR="00174988" w:rsidRPr="000303DA">
        <w:rPr>
          <w:b/>
        </w:rPr>
        <w:fldChar w:fldCharType="separate"/>
      </w:r>
      <w:r w:rsidR="0056653B">
        <w:rPr>
          <w:b/>
          <w:noProof/>
        </w:rPr>
        <w:t>1</w:t>
      </w:r>
      <w:r w:rsidR="00174988" w:rsidRPr="000303DA">
        <w:rPr>
          <w:b/>
          <w:noProof/>
        </w:rPr>
        <w:fldChar w:fldCharType="end"/>
      </w:r>
      <w:bookmarkEnd w:id="2"/>
      <w:r w:rsidRPr="000303DA">
        <w:rPr>
          <w:b/>
        </w:rPr>
        <w:t xml:space="preserve"> Descriptive statistics</w:t>
      </w:r>
      <w:r w:rsidR="00602580">
        <w:rPr>
          <w:b/>
        </w:rPr>
        <w:t xml:space="preserve"> (unweighted)</w:t>
      </w:r>
    </w:p>
    <w:tbl>
      <w:tblPr>
        <w:tblStyle w:val="TableGrid"/>
        <w:tblW w:w="103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8"/>
        <w:gridCol w:w="1440"/>
        <w:gridCol w:w="2970"/>
        <w:gridCol w:w="2160"/>
      </w:tblGrid>
      <w:tr w:rsidR="00B84485" w14:paraId="4328FE58" w14:textId="77777777" w:rsidTr="00453E70">
        <w:tc>
          <w:tcPr>
            <w:tcW w:w="3798" w:type="dxa"/>
            <w:tcBorders>
              <w:bottom w:val="single" w:sz="4" w:space="0" w:color="auto"/>
            </w:tcBorders>
          </w:tcPr>
          <w:p w14:paraId="3C809252" w14:textId="77777777" w:rsidR="00205A71" w:rsidRPr="000303DA" w:rsidRDefault="00B84485" w:rsidP="002D50FD">
            <w:pPr>
              <w:pStyle w:val="AriaNorma"/>
              <w:rPr>
                <w:b/>
              </w:rPr>
            </w:pPr>
            <w:r w:rsidRPr="000303DA">
              <w:rPr>
                <w:b/>
              </w:rPr>
              <w:t>Characteristic</w:t>
            </w:r>
          </w:p>
          <w:p w14:paraId="2B7A1893" w14:textId="77777777" w:rsidR="00B84485" w:rsidRPr="000303DA" w:rsidRDefault="00B84485" w:rsidP="002D50FD">
            <w:pPr>
              <w:pStyle w:val="AriaNorma"/>
              <w:rPr>
                <w:b/>
              </w:rPr>
            </w:pPr>
            <w:r w:rsidRPr="000303DA">
              <w:rPr>
                <w:b/>
              </w:rPr>
              <w:t>(sample size)</w:t>
            </w:r>
          </w:p>
        </w:tc>
        <w:tc>
          <w:tcPr>
            <w:tcW w:w="1440" w:type="dxa"/>
            <w:tcBorders>
              <w:bottom w:val="single" w:sz="4" w:space="0" w:color="auto"/>
            </w:tcBorders>
          </w:tcPr>
          <w:p w14:paraId="060D8F81" w14:textId="77777777" w:rsidR="00B84485" w:rsidRPr="000303DA" w:rsidRDefault="00B84485" w:rsidP="002D50FD">
            <w:pPr>
              <w:pStyle w:val="AriaNorma"/>
              <w:rPr>
                <w:b/>
              </w:rPr>
            </w:pPr>
            <w:r w:rsidRPr="000303DA">
              <w:rPr>
                <w:b/>
              </w:rPr>
              <w:t>N (%)</w:t>
            </w:r>
          </w:p>
        </w:tc>
        <w:tc>
          <w:tcPr>
            <w:tcW w:w="2970" w:type="dxa"/>
            <w:tcBorders>
              <w:bottom w:val="single" w:sz="4" w:space="0" w:color="auto"/>
            </w:tcBorders>
          </w:tcPr>
          <w:p w14:paraId="51470202" w14:textId="77777777" w:rsidR="00205A71" w:rsidRPr="000303DA" w:rsidRDefault="00B84485" w:rsidP="002D50FD">
            <w:pPr>
              <w:pStyle w:val="AriaNorma"/>
              <w:rPr>
                <w:b/>
              </w:rPr>
            </w:pPr>
            <w:r w:rsidRPr="000303DA">
              <w:rPr>
                <w:b/>
              </w:rPr>
              <w:t xml:space="preserve">Characteristic </w:t>
            </w:r>
          </w:p>
          <w:p w14:paraId="2C24DEC5" w14:textId="77777777" w:rsidR="00B84485" w:rsidRPr="000303DA" w:rsidRDefault="00B84485" w:rsidP="002D50FD">
            <w:pPr>
              <w:pStyle w:val="AriaNorma"/>
              <w:rPr>
                <w:b/>
              </w:rPr>
            </w:pPr>
            <w:r w:rsidRPr="000303DA">
              <w:rPr>
                <w:b/>
              </w:rPr>
              <w:t>(sample size)</w:t>
            </w:r>
          </w:p>
        </w:tc>
        <w:tc>
          <w:tcPr>
            <w:tcW w:w="2160" w:type="dxa"/>
            <w:tcBorders>
              <w:bottom w:val="single" w:sz="4" w:space="0" w:color="auto"/>
            </w:tcBorders>
          </w:tcPr>
          <w:p w14:paraId="1D82EF74" w14:textId="77777777" w:rsidR="00B84485" w:rsidRPr="000303DA" w:rsidRDefault="00B84485" w:rsidP="002D50FD">
            <w:pPr>
              <w:pStyle w:val="AriaNorma"/>
              <w:rPr>
                <w:b/>
              </w:rPr>
            </w:pPr>
            <w:r w:rsidRPr="000303DA">
              <w:rPr>
                <w:b/>
              </w:rPr>
              <w:t>N (%)</w:t>
            </w:r>
          </w:p>
        </w:tc>
      </w:tr>
      <w:tr w:rsidR="00B84485" w14:paraId="524B2238" w14:textId="77777777" w:rsidTr="00453E70">
        <w:tc>
          <w:tcPr>
            <w:tcW w:w="3798" w:type="dxa"/>
            <w:tcBorders>
              <w:top w:val="single" w:sz="4" w:space="0" w:color="auto"/>
            </w:tcBorders>
          </w:tcPr>
          <w:p w14:paraId="16B26192" w14:textId="77777777" w:rsidR="00B84485" w:rsidRPr="000303DA" w:rsidRDefault="00B84485" w:rsidP="00340CD8">
            <w:pPr>
              <w:pStyle w:val="AriaNorma"/>
              <w:rPr>
                <w:b/>
              </w:rPr>
            </w:pPr>
            <w:r w:rsidRPr="000303DA">
              <w:rPr>
                <w:b/>
              </w:rPr>
              <w:t>Gender (1916)</w:t>
            </w:r>
          </w:p>
        </w:tc>
        <w:tc>
          <w:tcPr>
            <w:tcW w:w="1440" w:type="dxa"/>
            <w:tcBorders>
              <w:top w:val="single" w:sz="4" w:space="0" w:color="auto"/>
            </w:tcBorders>
          </w:tcPr>
          <w:p w14:paraId="5455CB38" w14:textId="77777777" w:rsidR="00B84485" w:rsidRDefault="00B84485" w:rsidP="00340CD8">
            <w:pPr>
              <w:pStyle w:val="AriaNorma"/>
            </w:pPr>
          </w:p>
        </w:tc>
        <w:tc>
          <w:tcPr>
            <w:tcW w:w="2970" w:type="dxa"/>
            <w:tcBorders>
              <w:top w:val="single" w:sz="4" w:space="0" w:color="auto"/>
            </w:tcBorders>
          </w:tcPr>
          <w:p w14:paraId="7A62117C" w14:textId="77777777" w:rsidR="00B84485" w:rsidRPr="000303DA" w:rsidRDefault="00B84485" w:rsidP="00340CD8">
            <w:pPr>
              <w:pStyle w:val="AriaNorma"/>
              <w:rPr>
                <w:b/>
              </w:rPr>
            </w:pPr>
            <w:r w:rsidRPr="000303DA">
              <w:rPr>
                <w:b/>
              </w:rPr>
              <w:t>Household income (1916)</w:t>
            </w:r>
          </w:p>
        </w:tc>
        <w:tc>
          <w:tcPr>
            <w:tcW w:w="2160" w:type="dxa"/>
            <w:tcBorders>
              <w:top w:val="single" w:sz="4" w:space="0" w:color="auto"/>
            </w:tcBorders>
          </w:tcPr>
          <w:p w14:paraId="1F45C2B3" w14:textId="77777777" w:rsidR="00B84485" w:rsidRDefault="00B84485" w:rsidP="00340CD8">
            <w:pPr>
              <w:pStyle w:val="AriaNorma"/>
            </w:pPr>
          </w:p>
        </w:tc>
      </w:tr>
      <w:tr w:rsidR="00B84485" w14:paraId="7D99C453" w14:textId="77777777" w:rsidTr="00453E70">
        <w:tc>
          <w:tcPr>
            <w:tcW w:w="3798" w:type="dxa"/>
          </w:tcPr>
          <w:p w14:paraId="276CAC57" w14:textId="361ACFDF" w:rsidR="00B84485" w:rsidRDefault="002E3D29" w:rsidP="00340CD8">
            <w:pPr>
              <w:pStyle w:val="AriaNorma"/>
            </w:pPr>
            <w:r>
              <w:t>M</w:t>
            </w:r>
            <w:r w:rsidR="00B84485">
              <w:t>ale</w:t>
            </w:r>
          </w:p>
        </w:tc>
        <w:tc>
          <w:tcPr>
            <w:tcW w:w="1440" w:type="dxa"/>
          </w:tcPr>
          <w:p w14:paraId="0F1C51F6" w14:textId="77777777" w:rsidR="00B84485" w:rsidRDefault="00B84485" w:rsidP="00340CD8">
            <w:pPr>
              <w:pStyle w:val="AriaNorma"/>
            </w:pPr>
            <w:r>
              <w:t>908 (47.4)</w:t>
            </w:r>
          </w:p>
        </w:tc>
        <w:tc>
          <w:tcPr>
            <w:tcW w:w="2970" w:type="dxa"/>
          </w:tcPr>
          <w:p w14:paraId="4C81015D" w14:textId="77777777" w:rsidR="00B84485" w:rsidRPr="0038093D" w:rsidRDefault="00B84485" w:rsidP="002D50FD">
            <w:pPr>
              <w:pStyle w:val="AriaNorma"/>
            </w:pPr>
            <w:r w:rsidRPr="0038093D">
              <w:t>Less than $25,000</w:t>
            </w:r>
          </w:p>
        </w:tc>
        <w:tc>
          <w:tcPr>
            <w:tcW w:w="2160" w:type="dxa"/>
          </w:tcPr>
          <w:p w14:paraId="0C1E3311" w14:textId="77777777" w:rsidR="00B84485" w:rsidRDefault="008010CD" w:rsidP="00340CD8">
            <w:pPr>
              <w:pStyle w:val="AriaNorma"/>
            </w:pPr>
            <w:r>
              <w:t>357 (18.6)</w:t>
            </w:r>
          </w:p>
        </w:tc>
      </w:tr>
      <w:tr w:rsidR="00B84485" w14:paraId="3E07B7B7" w14:textId="77777777" w:rsidTr="00453E70">
        <w:tc>
          <w:tcPr>
            <w:tcW w:w="3798" w:type="dxa"/>
          </w:tcPr>
          <w:p w14:paraId="0F0DAA5A" w14:textId="77777777" w:rsidR="00B84485" w:rsidRDefault="00B84485" w:rsidP="00340CD8">
            <w:pPr>
              <w:pStyle w:val="AriaNorma"/>
            </w:pPr>
          </w:p>
        </w:tc>
        <w:tc>
          <w:tcPr>
            <w:tcW w:w="1440" w:type="dxa"/>
          </w:tcPr>
          <w:p w14:paraId="1A4CFE76" w14:textId="77777777" w:rsidR="00B84485" w:rsidRDefault="00B84485" w:rsidP="00340CD8">
            <w:pPr>
              <w:pStyle w:val="AriaNorma"/>
            </w:pPr>
          </w:p>
        </w:tc>
        <w:tc>
          <w:tcPr>
            <w:tcW w:w="2970" w:type="dxa"/>
          </w:tcPr>
          <w:p w14:paraId="16CABE73" w14:textId="77777777" w:rsidR="00B84485" w:rsidRPr="0038093D" w:rsidRDefault="00B84485" w:rsidP="002D50FD">
            <w:pPr>
              <w:pStyle w:val="AriaNorma"/>
            </w:pPr>
            <w:r w:rsidRPr="0038093D">
              <w:t>$25,000 to $30,000</w:t>
            </w:r>
          </w:p>
        </w:tc>
        <w:tc>
          <w:tcPr>
            <w:tcW w:w="2160" w:type="dxa"/>
          </w:tcPr>
          <w:p w14:paraId="7AF9037C" w14:textId="77777777" w:rsidR="00B84485" w:rsidRDefault="008010CD" w:rsidP="00340CD8">
            <w:pPr>
              <w:pStyle w:val="AriaNorma"/>
            </w:pPr>
            <w:r>
              <w:t>135 (7.05)</w:t>
            </w:r>
          </w:p>
        </w:tc>
      </w:tr>
      <w:tr w:rsidR="00B84485" w14:paraId="059368F2" w14:textId="77777777" w:rsidTr="00453E70">
        <w:tc>
          <w:tcPr>
            <w:tcW w:w="3798" w:type="dxa"/>
          </w:tcPr>
          <w:p w14:paraId="491FB122" w14:textId="77777777" w:rsidR="00B84485" w:rsidRPr="000303DA" w:rsidRDefault="00B84485" w:rsidP="00340CD8">
            <w:pPr>
              <w:pStyle w:val="AriaNorma"/>
              <w:rPr>
                <w:b/>
              </w:rPr>
            </w:pPr>
            <w:r w:rsidRPr="000303DA">
              <w:rPr>
                <w:b/>
              </w:rPr>
              <w:t>Age (1916)</w:t>
            </w:r>
          </w:p>
        </w:tc>
        <w:tc>
          <w:tcPr>
            <w:tcW w:w="1440" w:type="dxa"/>
          </w:tcPr>
          <w:p w14:paraId="5FDB5465" w14:textId="77777777" w:rsidR="00B84485" w:rsidRDefault="00B84485" w:rsidP="00340CD8">
            <w:pPr>
              <w:pStyle w:val="AriaNorma"/>
            </w:pPr>
          </w:p>
        </w:tc>
        <w:tc>
          <w:tcPr>
            <w:tcW w:w="2970" w:type="dxa"/>
          </w:tcPr>
          <w:p w14:paraId="7C4187DF" w14:textId="77777777" w:rsidR="00B84485" w:rsidRPr="0038093D" w:rsidRDefault="00B84485" w:rsidP="002D50FD">
            <w:pPr>
              <w:pStyle w:val="AriaNorma"/>
            </w:pPr>
            <w:r w:rsidRPr="0038093D">
              <w:t>$30,000 to $50,000</w:t>
            </w:r>
          </w:p>
        </w:tc>
        <w:tc>
          <w:tcPr>
            <w:tcW w:w="2160" w:type="dxa"/>
          </w:tcPr>
          <w:p w14:paraId="79066667" w14:textId="77777777" w:rsidR="00B84485" w:rsidRDefault="00DF66F7" w:rsidP="00340CD8">
            <w:pPr>
              <w:pStyle w:val="AriaNorma"/>
            </w:pPr>
            <w:r>
              <w:t>380 (19.8)</w:t>
            </w:r>
          </w:p>
        </w:tc>
      </w:tr>
      <w:tr w:rsidR="00B84485" w14:paraId="140CD6B6" w14:textId="77777777" w:rsidTr="00453E70">
        <w:tc>
          <w:tcPr>
            <w:tcW w:w="3798" w:type="dxa"/>
          </w:tcPr>
          <w:p w14:paraId="032DB235" w14:textId="77777777" w:rsidR="00B84485" w:rsidRDefault="00B84485" w:rsidP="00340CD8">
            <w:pPr>
              <w:pStyle w:val="AriaNorma"/>
            </w:pPr>
            <w:r>
              <w:t>18 to 24</w:t>
            </w:r>
          </w:p>
        </w:tc>
        <w:tc>
          <w:tcPr>
            <w:tcW w:w="1440" w:type="dxa"/>
          </w:tcPr>
          <w:p w14:paraId="0B1A47C4" w14:textId="77777777" w:rsidR="00B84485" w:rsidRDefault="00B84485" w:rsidP="00340CD8">
            <w:pPr>
              <w:pStyle w:val="AriaNorma"/>
            </w:pPr>
            <w:r>
              <w:t>502 (26.2)</w:t>
            </w:r>
          </w:p>
        </w:tc>
        <w:tc>
          <w:tcPr>
            <w:tcW w:w="2970" w:type="dxa"/>
          </w:tcPr>
          <w:p w14:paraId="0A3FD9A4" w14:textId="77777777" w:rsidR="00B84485" w:rsidRPr="0038093D" w:rsidRDefault="00B84485" w:rsidP="002D50FD">
            <w:pPr>
              <w:pStyle w:val="AriaNorma"/>
            </w:pPr>
            <w:r w:rsidRPr="0038093D">
              <w:t>$50,000 to $75,000</w:t>
            </w:r>
          </w:p>
        </w:tc>
        <w:tc>
          <w:tcPr>
            <w:tcW w:w="2160" w:type="dxa"/>
          </w:tcPr>
          <w:p w14:paraId="4E8D0BDC" w14:textId="77777777" w:rsidR="00B84485" w:rsidRDefault="00DF66F7" w:rsidP="00340CD8">
            <w:pPr>
              <w:pStyle w:val="AriaNorma"/>
            </w:pPr>
            <w:r>
              <w:t>359 (18.7)</w:t>
            </w:r>
          </w:p>
        </w:tc>
      </w:tr>
      <w:tr w:rsidR="00B84485" w14:paraId="719B8739" w14:textId="77777777" w:rsidTr="00453E70">
        <w:tc>
          <w:tcPr>
            <w:tcW w:w="3798" w:type="dxa"/>
          </w:tcPr>
          <w:p w14:paraId="4B95C441" w14:textId="77777777" w:rsidR="00B84485" w:rsidRDefault="00B84485" w:rsidP="00340CD8">
            <w:pPr>
              <w:pStyle w:val="AriaNorma"/>
            </w:pPr>
            <w:r>
              <w:t>25 to 34</w:t>
            </w:r>
          </w:p>
        </w:tc>
        <w:tc>
          <w:tcPr>
            <w:tcW w:w="1440" w:type="dxa"/>
          </w:tcPr>
          <w:p w14:paraId="4B96DE09" w14:textId="77777777" w:rsidR="00B84485" w:rsidRDefault="00B84485" w:rsidP="00340CD8">
            <w:pPr>
              <w:pStyle w:val="AriaNorma"/>
            </w:pPr>
            <w:r>
              <w:t>508 (26.5)</w:t>
            </w:r>
          </w:p>
        </w:tc>
        <w:tc>
          <w:tcPr>
            <w:tcW w:w="2970" w:type="dxa"/>
          </w:tcPr>
          <w:p w14:paraId="75D0D2BD" w14:textId="77777777" w:rsidR="00B84485" w:rsidRPr="0038093D" w:rsidRDefault="00B84485" w:rsidP="002D50FD">
            <w:pPr>
              <w:pStyle w:val="AriaNorma"/>
            </w:pPr>
            <w:r w:rsidRPr="0038093D">
              <w:t>$75,000 to $100,000</w:t>
            </w:r>
          </w:p>
        </w:tc>
        <w:tc>
          <w:tcPr>
            <w:tcW w:w="2160" w:type="dxa"/>
          </w:tcPr>
          <w:p w14:paraId="673183D6" w14:textId="77777777" w:rsidR="00B84485" w:rsidRDefault="00DF66F7" w:rsidP="00340CD8">
            <w:pPr>
              <w:pStyle w:val="AriaNorma"/>
            </w:pPr>
            <w:r>
              <w:t>269 (14.0)</w:t>
            </w:r>
          </w:p>
        </w:tc>
      </w:tr>
      <w:tr w:rsidR="00B84485" w14:paraId="4B89E32F" w14:textId="77777777" w:rsidTr="00453E70">
        <w:tc>
          <w:tcPr>
            <w:tcW w:w="3798" w:type="dxa"/>
          </w:tcPr>
          <w:p w14:paraId="769F97C8" w14:textId="77777777" w:rsidR="00B84485" w:rsidRDefault="00B84485" w:rsidP="00340CD8">
            <w:pPr>
              <w:pStyle w:val="AriaNorma"/>
            </w:pPr>
            <w:r>
              <w:t>35 to 41</w:t>
            </w:r>
          </w:p>
        </w:tc>
        <w:tc>
          <w:tcPr>
            <w:tcW w:w="1440" w:type="dxa"/>
          </w:tcPr>
          <w:p w14:paraId="638EBA15" w14:textId="77777777" w:rsidR="00B84485" w:rsidRDefault="00B84485" w:rsidP="00340CD8">
            <w:pPr>
              <w:pStyle w:val="AriaNorma"/>
            </w:pPr>
            <w:r>
              <w:t>210 (11.0)</w:t>
            </w:r>
          </w:p>
        </w:tc>
        <w:tc>
          <w:tcPr>
            <w:tcW w:w="2970" w:type="dxa"/>
          </w:tcPr>
          <w:p w14:paraId="75859D27" w14:textId="77777777" w:rsidR="00B84485" w:rsidRPr="0038093D" w:rsidRDefault="00B84485" w:rsidP="002D50FD">
            <w:pPr>
              <w:pStyle w:val="AriaNorma"/>
            </w:pPr>
            <w:r w:rsidRPr="0038093D">
              <w:t>$100,000 to $125,000</w:t>
            </w:r>
          </w:p>
        </w:tc>
        <w:tc>
          <w:tcPr>
            <w:tcW w:w="2160" w:type="dxa"/>
          </w:tcPr>
          <w:p w14:paraId="21EAE618" w14:textId="77777777" w:rsidR="00B84485" w:rsidRDefault="00DF66F7" w:rsidP="00340CD8">
            <w:pPr>
              <w:pStyle w:val="AriaNorma"/>
            </w:pPr>
            <w:r>
              <w:t>117 (6.11)</w:t>
            </w:r>
          </w:p>
        </w:tc>
      </w:tr>
      <w:tr w:rsidR="00B84485" w14:paraId="78230A10" w14:textId="77777777" w:rsidTr="00453E70">
        <w:tc>
          <w:tcPr>
            <w:tcW w:w="3798" w:type="dxa"/>
          </w:tcPr>
          <w:p w14:paraId="03DD7252" w14:textId="77777777" w:rsidR="00B84485" w:rsidRDefault="00B84485" w:rsidP="00B84485">
            <w:pPr>
              <w:pStyle w:val="AriaNorma"/>
            </w:pPr>
            <w:r>
              <w:t>42 to 50</w:t>
            </w:r>
          </w:p>
        </w:tc>
        <w:tc>
          <w:tcPr>
            <w:tcW w:w="1440" w:type="dxa"/>
          </w:tcPr>
          <w:p w14:paraId="61776B02" w14:textId="77777777" w:rsidR="00B84485" w:rsidRDefault="00DF66F7" w:rsidP="00340CD8">
            <w:pPr>
              <w:pStyle w:val="AriaNorma"/>
            </w:pPr>
            <w:r>
              <w:t>255 (13.3)</w:t>
            </w:r>
          </w:p>
        </w:tc>
        <w:tc>
          <w:tcPr>
            <w:tcW w:w="2970" w:type="dxa"/>
          </w:tcPr>
          <w:p w14:paraId="3D5126E9" w14:textId="77777777" w:rsidR="00B84485" w:rsidRPr="0038093D" w:rsidRDefault="00B84485" w:rsidP="002D50FD">
            <w:pPr>
              <w:pStyle w:val="AriaNorma"/>
            </w:pPr>
            <w:r w:rsidRPr="0038093D">
              <w:t>$125,000 to $150,000</w:t>
            </w:r>
          </w:p>
        </w:tc>
        <w:tc>
          <w:tcPr>
            <w:tcW w:w="2160" w:type="dxa"/>
          </w:tcPr>
          <w:p w14:paraId="6D4E83CC" w14:textId="77777777" w:rsidR="00B84485" w:rsidRDefault="00DF66F7" w:rsidP="00340CD8">
            <w:pPr>
              <w:pStyle w:val="AriaNorma"/>
            </w:pPr>
            <w:r>
              <w:t>72 (3.76)</w:t>
            </w:r>
          </w:p>
        </w:tc>
      </w:tr>
      <w:tr w:rsidR="00B84485" w14:paraId="5CE16110" w14:textId="77777777" w:rsidTr="00453E70">
        <w:tc>
          <w:tcPr>
            <w:tcW w:w="3798" w:type="dxa"/>
          </w:tcPr>
          <w:p w14:paraId="734609CF" w14:textId="77777777" w:rsidR="00B84485" w:rsidRDefault="00B84485" w:rsidP="00B84485">
            <w:pPr>
              <w:pStyle w:val="AriaNorma"/>
            </w:pPr>
            <w:r>
              <w:t>51 to 64</w:t>
            </w:r>
          </w:p>
        </w:tc>
        <w:tc>
          <w:tcPr>
            <w:tcW w:w="1440" w:type="dxa"/>
          </w:tcPr>
          <w:p w14:paraId="60F35018" w14:textId="77777777" w:rsidR="00B84485" w:rsidRDefault="00DF66F7" w:rsidP="00340CD8">
            <w:pPr>
              <w:pStyle w:val="AriaNorma"/>
            </w:pPr>
            <w:r>
              <w:t>441 (23.0)</w:t>
            </w:r>
          </w:p>
        </w:tc>
        <w:tc>
          <w:tcPr>
            <w:tcW w:w="2970" w:type="dxa"/>
          </w:tcPr>
          <w:p w14:paraId="71549955" w14:textId="77777777" w:rsidR="00B84485" w:rsidRPr="0038093D" w:rsidRDefault="00B84485" w:rsidP="002D50FD">
            <w:pPr>
              <w:pStyle w:val="AriaNorma"/>
            </w:pPr>
            <w:r w:rsidRPr="0038093D">
              <w:t>$150,000 to $200,000</w:t>
            </w:r>
          </w:p>
        </w:tc>
        <w:tc>
          <w:tcPr>
            <w:tcW w:w="2160" w:type="dxa"/>
          </w:tcPr>
          <w:p w14:paraId="558B524E" w14:textId="77777777" w:rsidR="00B84485" w:rsidRDefault="00DF66F7" w:rsidP="00340CD8">
            <w:pPr>
              <w:pStyle w:val="AriaNorma"/>
            </w:pPr>
            <w:r>
              <w:t>68 (3.55)</w:t>
            </w:r>
          </w:p>
        </w:tc>
      </w:tr>
      <w:tr w:rsidR="00B84485" w14:paraId="1C12E293" w14:textId="77777777" w:rsidTr="00453E70">
        <w:tc>
          <w:tcPr>
            <w:tcW w:w="3798" w:type="dxa"/>
          </w:tcPr>
          <w:p w14:paraId="4D557DC6" w14:textId="77777777" w:rsidR="00B84485" w:rsidRDefault="00B84485" w:rsidP="00B84485">
            <w:pPr>
              <w:pStyle w:val="AriaNorma"/>
            </w:pPr>
          </w:p>
        </w:tc>
        <w:tc>
          <w:tcPr>
            <w:tcW w:w="1440" w:type="dxa"/>
          </w:tcPr>
          <w:p w14:paraId="63C70266" w14:textId="77777777" w:rsidR="00B84485" w:rsidRDefault="00B84485" w:rsidP="00340CD8">
            <w:pPr>
              <w:pStyle w:val="AriaNorma"/>
            </w:pPr>
          </w:p>
        </w:tc>
        <w:tc>
          <w:tcPr>
            <w:tcW w:w="2970" w:type="dxa"/>
          </w:tcPr>
          <w:p w14:paraId="64B3EB5A" w14:textId="77777777" w:rsidR="00B84485" w:rsidRPr="0038093D" w:rsidRDefault="00B84485" w:rsidP="002D50FD">
            <w:pPr>
              <w:pStyle w:val="AriaNorma"/>
            </w:pPr>
            <w:r w:rsidRPr="0038093D">
              <w:t>More than $200,000</w:t>
            </w:r>
          </w:p>
        </w:tc>
        <w:tc>
          <w:tcPr>
            <w:tcW w:w="2160" w:type="dxa"/>
          </w:tcPr>
          <w:p w14:paraId="6558D5E7" w14:textId="77777777" w:rsidR="00B84485" w:rsidRDefault="00DF66F7" w:rsidP="00340CD8">
            <w:pPr>
              <w:pStyle w:val="AriaNorma"/>
            </w:pPr>
            <w:r>
              <w:t>42 (2.19)</w:t>
            </w:r>
          </w:p>
        </w:tc>
      </w:tr>
      <w:tr w:rsidR="00B84485" w14:paraId="542D5559" w14:textId="77777777" w:rsidTr="00453E70">
        <w:tc>
          <w:tcPr>
            <w:tcW w:w="3798" w:type="dxa"/>
          </w:tcPr>
          <w:p w14:paraId="1B8AEB36" w14:textId="77777777" w:rsidR="00B84485" w:rsidRDefault="00B84485" w:rsidP="00B84485">
            <w:pPr>
              <w:pStyle w:val="AriaNorma"/>
            </w:pPr>
          </w:p>
        </w:tc>
        <w:tc>
          <w:tcPr>
            <w:tcW w:w="1440" w:type="dxa"/>
          </w:tcPr>
          <w:p w14:paraId="3B6E26DF" w14:textId="77777777" w:rsidR="00B84485" w:rsidRDefault="00B84485" w:rsidP="00340CD8">
            <w:pPr>
              <w:pStyle w:val="AriaNorma"/>
            </w:pPr>
          </w:p>
        </w:tc>
        <w:tc>
          <w:tcPr>
            <w:tcW w:w="2970" w:type="dxa"/>
          </w:tcPr>
          <w:p w14:paraId="0BD611F5" w14:textId="77777777" w:rsidR="00B84485" w:rsidRPr="0038093D" w:rsidRDefault="00B84485" w:rsidP="002D50FD">
            <w:pPr>
              <w:pStyle w:val="AriaNorma"/>
            </w:pPr>
            <w:r w:rsidRPr="0038093D">
              <w:t>Prefer not to answer</w:t>
            </w:r>
          </w:p>
        </w:tc>
        <w:tc>
          <w:tcPr>
            <w:tcW w:w="2160" w:type="dxa"/>
          </w:tcPr>
          <w:p w14:paraId="2E7B886C" w14:textId="77777777" w:rsidR="00B84485" w:rsidRDefault="00DF66F7" w:rsidP="00340CD8">
            <w:pPr>
              <w:pStyle w:val="AriaNorma"/>
            </w:pPr>
            <w:r>
              <w:t>117 (6.11)</w:t>
            </w:r>
          </w:p>
        </w:tc>
      </w:tr>
      <w:tr w:rsidR="00B84485" w14:paraId="3494E436" w14:textId="77777777" w:rsidTr="00453E70">
        <w:tc>
          <w:tcPr>
            <w:tcW w:w="3798" w:type="dxa"/>
          </w:tcPr>
          <w:p w14:paraId="6A30276C" w14:textId="77777777" w:rsidR="00B84485" w:rsidRDefault="00B84485" w:rsidP="00B84485">
            <w:pPr>
              <w:pStyle w:val="AriaNorma"/>
            </w:pPr>
          </w:p>
        </w:tc>
        <w:tc>
          <w:tcPr>
            <w:tcW w:w="1440" w:type="dxa"/>
          </w:tcPr>
          <w:p w14:paraId="5465503F" w14:textId="77777777" w:rsidR="00B84485" w:rsidRDefault="00B84485" w:rsidP="00340CD8">
            <w:pPr>
              <w:pStyle w:val="AriaNorma"/>
            </w:pPr>
          </w:p>
        </w:tc>
        <w:tc>
          <w:tcPr>
            <w:tcW w:w="2970" w:type="dxa"/>
          </w:tcPr>
          <w:p w14:paraId="4DC45DF2" w14:textId="77777777" w:rsidR="00B84485" w:rsidRPr="000303DA" w:rsidRDefault="00B84485" w:rsidP="00340CD8">
            <w:pPr>
              <w:pStyle w:val="AriaNorma"/>
              <w:rPr>
                <w:b/>
              </w:rPr>
            </w:pPr>
          </w:p>
        </w:tc>
        <w:tc>
          <w:tcPr>
            <w:tcW w:w="2160" w:type="dxa"/>
          </w:tcPr>
          <w:p w14:paraId="0154FDAF" w14:textId="77777777" w:rsidR="00B84485" w:rsidRPr="000303DA" w:rsidRDefault="00B84485" w:rsidP="00340CD8">
            <w:pPr>
              <w:pStyle w:val="AriaNorma"/>
              <w:rPr>
                <w:b/>
              </w:rPr>
            </w:pPr>
          </w:p>
        </w:tc>
      </w:tr>
      <w:tr w:rsidR="00B84485" w14:paraId="632457E5" w14:textId="77777777" w:rsidTr="00453E70">
        <w:tc>
          <w:tcPr>
            <w:tcW w:w="3798" w:type="dxa"/>
          </w:tcPr>
          <w:p w14:paraId="4F03C9F4" w14:textId="77777777" w:rsidR="00205A71" w:rsidRDefault="00205A71" w:rsidP="002D50FD">
            <w:pPr>
              <w:pStyle w:val="AriaNorma"/>
            </w:pPr>
          </w:p>
          <w:p w14:paraId="5F676EEB" w14:textId="77777777" w:rsidR="00B84485" w:rsidRPr="000303DA" w:rsidRDefault="00B84485" w:rsidP="002D50FD">
            <w:pPr>
              <w:pStyle w:val="AriaNorma"/>
              <w:rPr>
                <w:b/>
              </w:rPr>
            </w:pPr>
            <w:r w:rsidRPr="000303DA">
              <w:rPr>
                <w:b/>
              </w:rPr>
              <w:t>Education level (1916)</w:t>
            </w:r>
          </w:p>
        </w:tc>
        <w:tc>
          <w:tcPr>
            <w:tcW w:w="1440" w:type="dxa"/>
          </w:tcPr>
          <w:p w14:paraId="1E17044A" w14:textId="77777777" w:rsidR="00B84485" w:rsidRPr="0038093D" w:rsidRDefault="00B84485" w:rsidP="002D50FD">
            <w:pPr>
              <w:pStyle w:val="AriaNorma"/>
              <w:rPr>
                <w:highlight w:val="yellow"/>
              </w:rPr>
            </w:pPr>
          </w:p>
        </w:tc>
        <w:tc>
          <w:tcPr>
            <w:tcW w:w="2970" w:type="dxa"/>
          </w:tcPr>
          <w:p w14:paraId="740C5954" w14:textId="77777777" w:rsidR="00B84485" w:rsidRPr="000303DA" w:rsidRDefault="00B84485" w:rsidP="002D50FD">
            <w:pPr>
              <w:pStyle w:val="AriaNorma"/>
              <w:rPr>
                <w:b/>
              </w:rPr>
            </w:pPr>
            <w:r w:rsidRPr="000303DA">
              <w:rPr>
                <w:b/>
              </w:rPr>
              <w:t>Characteristic (sample size)</w:t>
            </w:r>
          </w:p>
        </w:tc>
        <w:tc>
          <w:tcPr>
            <w:tcW w:w="2160" w:type="dxa"/>
          </w:tcPr>
          <w:p w14:paraId="18CBF28A" w14:textId="77777777" w:rsidR="00B84485" w:rsidRPr="000303DA" w:rsidRDefault="00B84485" w:rsidP="002D50FD">
            <w:pPr>
              <w:pStyle w:val="AriaNorma"/>
              <w:rPr>
                <w:b/>
              </w:rPr>
            </w:pPr>
            <w:r w:rsidRPr="000303DA">
              <w:rPr>
                <w:b/>
              </w:rPr>
              <w:t>Sample mean</w:t>
            </w:r>
          </w:p>
        </w:tc>
      </w:tr>
      <w:tr w:rsidR="00B84485" w14:paraId="2F076116" w14:textId="77777777" w:rsidTr="00453E70">
        <w:tc>
          <w:tcPr>
            <w:tcW w:w="3798" w:type="dxa"/>
          </w:tcPr>
          <w:p w14:paraId="044CDC23" w14:textId="77777777" w:rsidR="00B84485" w:rsidRPr="0038093D" w:rsidRDefault="00B84485" w:rsidP="002D50FD">
            <w:pPr>
              <w:pStyle w:val="AriaNorma"/>
            </w:pPr>
            <w:r w:rsidRPr="0038093D">
              <w:t>Some grade/high school</w:t>
            </w:r>
          </w:p>
        </w:tc>
        <w:tc>
          <w:tcPr>
            <w:tcW w:w="1440" w:type="dxa"/>
          </w:tcPr>
          <w:p w14:paraId="13A5EC6E" w14:textId="77777777" w:rsidR="00B84485" w:rsidRDefault="00DF66F7" w:rsidP="00340CD8">
            <w:pPr>
              <w:pStyle w:val="AriaNorma"/>
            </w:pPr>
            <w:r>
              <w:t>49 (2.56)</w:t>
            </w:r>
          </w:p>
        </w:tc>
        <w:tc>
          <w:tcPr>
            <w:tcW w:w="2970" w:type="dxa"/>
          </w:tcPr>
          <w:p w14:paraId="5F6BF6E6" w14:textId="77777777" w:rsidR="00B84485" w:rsidRDefault="00B84485" w:rsidP="00340CD8">
            <w:pPr>
              <w:pStyle w:val="AriaNorma"/>
            </w:pPr>
          </w:p>
        </w:tc>
        <w:tc>
          <w:tcPr>
            <w:tcW w:w="2160" w:type="dxa"/>
          </w:tcPr>
          <w:p w14:paraId="4BEBC592" w14:textId="77777777" w:rsidR="00B84485" w:rsidRDefault="00B84485" w:rsidP="00340CD8">
            <w:pPr>
              <w:pStyle w:val="AriaNorma"/>
            </w:pPr>
          </w:p>
        </w:tc>
      </w:tr>
      <w:tr w:rsidR="00B84485" w14:paraId="7FD066D3" w14:textId="77777777" w:rsidTr="00453E70">
        <w:tc>
          <w:tcPr>
            <w:tcW w:w="3798" w:type="dxa"/>
          </w:tcPr>
          <w:p w14:paraId="492443D0" w14:textId="77777777" w:rsidR="00B84485" w:rsidRPr="0038093D" w:rsidRDefault="00B84485" w:rsidP="002D50FD">
            <w:pPr>
              <w:pStyle w:val="AriaNorma"/>
            </w:pPr>
            <w:r w:rsidRPr="0038093D">
              <w:t>High school/GED</w:t>
            </w:r>
          </w:p>
        </w:tc>
        <w:tc>
          <w:tcPr>
            <w:tcW w:w="1440" w:type="dxa"/>
          </w:tcPr>
          <w:p w14:paraId="0F4A4C98" w14:textId="77777777" w:rsidR="00B84485" w:rsidRDefault="00DF66F7" w:rsidP="00DF66F7">
            <w:pPr>
              <w:pStyle w:val="AriaNorma"/>
            </w:pPr>
            <w:r>
              <w:t>341 (17.8)</w:t>
            </w:r>
          </w:p>
        </w:tc>
        <w:tc>
          <w:tcPr>
            <w:tcW w:w="2970" w:type="dxa"/>
          </w:tcPr>
          <w:p w14:paraId="30692861" w14:textId="77777777" w:rsidR="00B84485" w:rsidRPr="0038093D" w:rsidRDefault="00B84485" w:rsidP="002D50FD">
            <w:pPr>
              <w:pStyle w:val="AriaNorma"/>
            </w:pPr>
            <w:r w:rsidRPr="0038093D">
              <w:t xml:space="preserve">Number of operational </w:t>
            </w:r>
          </w:p>
        </w:tc>
        <w:tc>
          <w:tcPr>
            <w:tcW w:w="2160" w:type="dxa"/>
            <w:vAlign w:val="center"/>
          </w:tcPr>
          <w:p w14:paraId="4D3EDDD1" w14:textId="77777777" w:rsidR="00B84485" w:rsidRPr="0038093D" w:rsidRDefault="008010CD" w:rsidP="002D50FD">
            <w:pPr>
              <w:pStyle w:val="AriaNorma"/>
            </w:pPr>
            <w:r>
              <w:t>1.18</w:t>
            </w:r>
          </w:p>
        </w:tc>
      </w:tr>
      <w:tr w:rsidR="00B84485" w14:paraId="3C49CBC0" w14:textId="77777777" w:rsidTr="00453E70">
        <w:tc>
          <w:tcPr>
            <w:tcW w:w="3798" w:type="dxa"/>
          </w:tcPr>
          <w:p w14:paraId="7905ACED" w14:textId="77777777" w:rsidR="00B84485" w:rsidRPr="0038093D" w:rsidRDefault="00B84485" w:rsidP="002D50FD">
            <w:pPr>
              <w:pStyle w:val="AriaNorma"/>
            </w:pPr>
            <w:r w:rsidRPr="0038093D">
              <w:t>Some college/technical school</w:t>
            </w:r>
          </w:p>
        </w:tc>
        <w:tc>
          <w:tcPr>
            <w:tcW w:w="1440" w:type="dxa"/>
          </w:tcPr>
          <w:p w14:paraId="69C7FF19" w14:textId="77777777" w:rsidR="00B84485" w:rsidRDefault="00DF66F7" w:rsidP="00DF66F7">
            <w:pPr>
              <w:pStyle w:val="AriaNorma"/>
            </w:pPr>
            <w:r>
              <w:t>531 (27.7)</w:t>
            </w:r>
          </w:p>
        </w:tc>
        <w:tc>
          <w:tcPr>
            <w:tcW w:w="2970" w:type="dxa"/>
          </w:tcPr>
          <w:p w14:paraId="38925DCA" w14:textId="77777777" w:rsidR="00B84485" w:rsidRPr="0038093D" w:rsidRDefault="00B84485" w:rsidP="002D50FD">
            <w:pPr>
              <w:pStyle w:val="AriaNorma"/>
            </w:pPr>
            <w:r w:rsidRPr="0038093D">
              <w:t>personal vehicles (</w:t>
            </w:r>
            <w:r w:rsidR="008010CD">
              <w:t>1569</w:t>
            </w:r>
            <w:r w:rsidRPr="0038093D">
              <w:t>)</w:t>
            </w:r>
          </w:p>
        </w:tc>
        <w:tc>
          <w:tcPr>
            <w:tcW w:w="2160" w:type="dxa"/>
          </w:tcPr>
          <w:p w14:paraId="6224E3F3" w14:textId="77777777" w:rsidR="00B84485" w:rsidRPr="0038093D" w:rsidRDefault="00B84485" w:rsidP="002D50FD">
            <w:pPr>
              <w:pStyle w:val="AriaNorma"/>
            </w:pPr>
          </w:p>
        </w:tc>
      </w:tr>
      <w:tr w:rsidR="00B84485" w14:paraId="566386C5" w14:textId="77777777" w:rsidTr="00453E70">
        <w:tc>
          <w:tcPr>
            <w:tcW w:w="3798" w:type="dxa"/>
          </w:tcPr>
          <w:p w14:paraId="761A62DB" w14:textId="77777777" w:rsidR="00B84485" w:rsidRPr="0038093D" w:rsidRDefault="00B84485" w:rsidP="002D50FD">
            <w:pPr>
              <w:pStyle w:val="AriaNorma"/>
            </w:pPr>
            <w:r w:rsidRPr="0038093D">
              <w:t>Associate’s degree</w:t>
            </w:r>
          </w:p>
        </w:tc>
        <w:tc>
          <w:tcPr>
            <w:tcW w:w="1440" w:type="dxa"/>
          </w:tcPr>
          <w:p w14:paraId="6D4F7127" w14:textId="77777777" w:rsidR="00B84485" w:rsidRDefault="00DF66F7" w:rsidP="00340CD8">
            <w:pPr>
              <w:pStyle w:val="AriaNorma"/>
            </w:pPr>
            <w:r>
              <w:t>220 (11.5)</w:t>
            </w:r>
          </w:p>
        </w:tc>
        <w:tc>
          <w:tcPr>
            <w:tcW w:w="2970" w:type="dxa"/>
          </w:tcPr>
          <w:p w14:paraId="1BB4E047" w14:textId="77777777" w:rsidR="00B84485" w:rsidRDefault="00B84485" w:rsidP="00340CD8">
            <w:pPr>
              <w:pStyle w:val="AriaNorma"/>
            </w:pPr>
          </w:p>
        </w:tc>
        <w:tc>
          <w:tcPr>
            <w:tcW w:w="2160" w:type="dxa"/>
          </w:tcPr>
          <w:p w14:paraId="050CC80E" w14:textId="77777777" w:rsidR="00B84485" w:rsidRDefault="00B84485" w:rsidP="00340CD8">
            <w:pPr>
              <w:pStyle w:val="AriaNorma"/>
            </w:pPr>
          </w:p>
        </w:tc>
      </w:tr>
      <w:tr w:rsidR="00B84485" w14:paraId="63FA2095" w14:textId="77777777" w:rsidTr="00453E70">
        <w:tc>
          <w:tcPr>
            <w:tcW w:w="3798" w:type="dxa"/>
          </w:tcPr>
          <w:p w14:paraId="43360A8F" w14:textId="77777777" w:rsidR="00B84485" w:rsidRPr="0038093D" w:rsidRDefault="00B84485" w:rsidP="002D50FD">
            <w:pPr>
              <w:pStyle w:val="AriaNorma"/>
            </w:pPr>
            <w:r w:rsidRPr="0038093D">
              <w:t>Bachelor’s degree</w:t>
            </w:r>
          </w:p>
        </w:tc>
        <w:tc>
          <w:tcPr>
            <w:tcW w:w="1440" w:type="dxa"/>
          </w:tcPr>
          <w:p w14:paraId="0B3FE55F" w14:textId="77777777" w:rsidR="00B84485" w:rsidRDefault="00DF66F7" w:rsidP="00340CD8">
            <w:pPr>
              <w:pStyle w:val="AriaNorma"/>
            </w:pPr>
            <w:r>
              <w:t>530 (27.7)</w:t>
            </w:r>
          </w:p>
        </w:tc>
        <w:tc>
          <w:tcPr>
            <w:tcW w:w="2970" w:type="dxa"/>
          </w:tcPr>
          <w:p w14:paraId="2D4F23B0" w14:textId="77777777" w:rsidR="00B84485" w:rsidRDefault="00B84485" w:rsidP="00340CD8">
            <w:pPr>
              <w:pStyle w:val="AriaNorma"/>
            </w:pPr>
          </w:p>
        </w:tc>
        <w:tc>
          <w:tcPr>
            <w:tcW w:w="2160" w:type="dxa"/>
          </w:tcPr>
          <w:p w14:paraId="5018D6ED" w14:textId="77777777" w:rsidR="00B84485" w:rsidRDefault="00B84485" w:rsidP="00340CD8">
            <w:pPr>
              <w:pStyle w:val="AriaNorma"/>
            </w:pPr>
          </w:p>
        </w:tc>
      </w:tr>
      <w:tr w:rsidR="00B84485" w14:paraId="38A94C43" w14:textId="77777777" w:rsidTr="00453E70">
        <w:tc>
          <w:tcPr>
            <w:tcW w:w="3798" w:type="dxa"/>
          </w:tcPr>
          <w:p w14:paraId="0DC0CFD8" w14:textId="77777777" w:rsidR="00205A71" w:rsidRDefault="00B84485" w:rsidP="002D50FD">
            <w:pPr>
              <w:pStyle w:val="AriaNorma"/>
            </w:pPr>
            <w:r w:rsidRPr="0038093D">
              <w:t>Graduate degree</w:t>
            </w:r>
          </w:p>
          <w:p w14:paraId="38F25188" w14:textId="77777777" w:rsidR="00B84485" w:rsidRPr="0038093D" w:rsidRDefault="00B84485" w:rsidP="002D50FD">
            <w:pPr>
              <w:pStyle w:val="AriaNorma"/>
            </w:pPr>
            <w:r w:rsidRPr="0038093D">
              <w:t>(e.g. MS, PhD, etc.)</w:t>
            </w:r>
          </w:p>
        </w:tc>
        <w:tc>
          <w:tcPr>
            <w:tcW w:w="1440" w:type="dxa"/>
          </w:tcPr>
          <w:p w14:paraId="432EB3DC" w14:textId="77777777" w:rsidR="00B84485" w:rsidRDefault="00DF66F7" w:rsidP="00340CD8">
            <w:pPr>
              <w:pStyle w:val="AriaNorma"/>
            </w:pPr>
            <w:r>
              <w:t>202 (10.5)</w:t>
            </w:r>
          </w:p>
        </w:tc>
        <w:tc>
          <w:tcPr>
            <w:tcW w:w="2970" w:type="dxa"/>
          </w:tcPr>
          <w:p w14:paraId="71B6D683" w14:textId="77777777" w:rsidR="00B84485" w:rsidRDefault="00B84485" w:rsidP="00340CD8">
            <w:pPr>
              <w:pStyle w:val="AriaNorma"/>
            </w:pPr>
          </w:p>
        </w:tc>
        <w:tc>
          <w:tcPr>
            <w:tcW w:w="2160" w:type="dxa"/>
          </w:tcPr>
          <w:p w14:paraId="0E504665" w14:textId="77777777" w:rsidR="00B84485" w:rsidRDefault="00B84485" w:rsidP="00340CD8">
            <w:pPr>
              <w:pStyle w:val="AriaNorma"/>
            </w:pPr>
          </w:p>
        </w:tc>
      </w:tr>
      <w:tr w:rsidR="00B84485" w14:paraId="5A48297F" w14:textId="77777777" w:rsidTr="00453E70">
        <w:tc>
          <w:tcPr>
            <w:tcW w:w="3798" w:type="dxa"/>
          </w:tcPr>
          <w:p w14:paraId="51DF6953" w14:textId="77777777" w:rsidR="00205A71" w:rsidRPr="00453E70" w:rsidRDefault="00B84485" w:rsidP="002D50FD">
            <w:pPr>
              <w:pStyle w:val="AriaNorma"/>
              <w:rPr>
                <w:lang w:val="fr-FR"/>
              </w:rPr>
            </w:pPr>
            <w:r w:rsidRPr="00453E70">
              <w:rPr>
                <w:lang w:val="fr-FR"/>
              </w:rPr>
              <w:t xml:space="preserve">Professional </w:t>
            </w:r>
            <w:r w:rsidRPr="00E1222E">
              <w:t>degree</w:t>
            </w:r>
            <w:r w:rsidRPr="00453E70">
              <w:rPr>
                <w:lang w:val="fr-FR"/>
              </w:rPr>
              <w:t xml:space="preserve"> </w:t>
            </w:r>
          </w:p>
          <w:p w14:paraId="02D87DD5" w14:textId="77777777" w:rsidR="00B84485" w:rsidRPr="00453E70" w:rsidRDefault="00B84485" w:rsidP="002D50FD">
            <w:pPr>
              <w:pStyle w:val="AriaNorma"/>
              <w:rPr>
                <w:lang w:val="fr-FR"/>
              </w:rPr>
            </w:pPr>
            <w:r w:rsidRPr="00453E70">
              <w:rPr>
                <w:lang w:val="fr-FR"/>
              </w:rPr>
              <w:t>(e.g. JD, MD, etc.)</w:t>
            </w:r>
          </w:p>
        </w:tc>
        <w:tc>
          <w:tcPr>
            <w:tcW w:w="1440" w:type="dxa"/>
          </w:tcPr>
          <w:p w14:paraId="465FFE57" w14:textId="77777777" w:rsidR="00B84485" w:rsidRDefault="00DF66F7" w:rsidP="00340CD8">
            <w:pPr>
              <w:pStyle w:val="AriaNorma"/>
            </w:pPr>
            <w:r>
              <w:t>31 (1.62)</w:t>
            </w:r>
          </w:p>
        </w:tc>
        <w:tc>
          <w:tcPr>
            <w:tcW w:w="2970" w:type="dxa"/>
          </w:tcPr>
          <w:p w14:paraId="6BAD1EA8" w14:textId="77777777" w:rsidR="00B84485" w:rsidRDefault="00B84485" w:rsidP="00340CD8">
            <w:pPr>
              <w:pStyle w:val="AriaNorma"/>
            </w:pPr>
          </w:p>
        </w:tc>
        <w:tc>
          <w:tcPr>
            <w:tcW w:w="2160" w:type="dxa"/>
          </w:tcPr>
          <w:p w14:paraId="6B7DF5B6" w14:textId="77777777" w:rsidR="00B84485" w:rsidRDefault="00B84485" w:rsidP="00340CD8">
            <w:pPr>
              <w:pStyle w:val="AriaNorma"/>
            </w:pPr>
          </w:p>
        </w:tc>
      </w:tr>
      <w:tr w:rsidR="00B84485" w14:paraId="4A09E678" w14:textId="77777777" w:rsidTr="00453E70">
        <w:tc>
          <w:tcPr>
            <w:tcW w:w="3798" w:type="dxa"/>
          </w:tcPr>
          <w:p w14:paraId="1D6CDA03" w14:textId="77777777" w:rsidR="00B84485" w:rsidRPr="0038093D" w:rsidRDefault="00B84485" w:rsidP="002D50FD">
            <w:pPr>
              <w:pStyle w:val="AriaNorma"/>
            </w:pPr>
            <w:r w:rsidRPr="0038093D">
              <w:t>Prefer not to answer</w:t>
            </w:r>
          </w:p>
        </w:tc>
        <w:tc>
          <w:tcPr>
            <w:tcW w:w="1440" w:type="dxa"/>
          </w:tcPr>
          <w:p w14:paraId="73F455A4" w14:textId="77777777" w:rsidR="00B84485" w:rsidRDefault="00DF66F7" w:rsidP="00340CD8">
            <w:pPr>
              <w:pStyle w:val="AriaNorma"/>
            </w:pPr>
            <w:r>
              <w:t>12 (0.63)</w:t>
            </w:r>
          </w:p>
        </w:tc>
        <w:tc>
          <w:tcPr>
            <w:tcW w:w="2970" w:type="dxa"/>
          </w:tcPr>
          <w:p w14:paraId="7F866963" w14:textId="77777777" w:rsidR="00B84485" w:rsidRDefault="00B84485" w:rsidP="00340CD8">
            <w:pPr>
              <w:pStyle w:val="AriaNorma"/>
            </w:pPr>
          </w:p>
        </w:tc>
        <w:tc>
          <w:tcPr>
            <w:tcW w:w="2160" w:type="dxa"/>
          </w:tcPr>
          <w:p w14:paraId="6286020F" w14:textId="77777777" w:rsidR="00B84485" w:rsidRDefault="00B84485" w:rsidP="00340CD8">
            <w:pPr>
              <w:pStyle w:val="AriaNorma"/>
            </w:pPr>
          </w:p>
        </w:tc>
      </w:tr>
      <w:tr w:rsidR="00B84485" w14:paraId="5A743A73" w14:textId="77777777" w:rsidTr="00453E70">
        <w:tc>
          <w:tcPr>
            <w:tcW w:w="3798" w:type="dxa"/>
          </w:tcPr>
          <w:p w14:paraId="78DB6E72" w14:textId="77777777" w:rsidR="00B84485" w:rsidRPr="0038093D" w:rsidRDefault="00B84485" w:rsidP="002D50FD">
            <w:pPr>
              <w:pStyle w:val="AriaNorma"/>
            </w:pPr>
          </w:p>
        </w:tc>
        <w:tc>
          <w:tcPr>
            <w:tcW w:w="1440" w:type="dxa"/>
          </w:tcPr>
          <w:p w14:paraId="1528F7FD" w14:textId="77777777" w:rsidR="00B84485" w:rsidRDefault="00B84485" w:rsidP="00340CD8">
            <w:pPr>
              <w:pStyle w:val="AriaNorma"/>
            </w:pPr>
          </w:p>
        </w:tc>
        <w:tc>
          <w:tcPr>
            <w:tcW w:w="2970" w:type="dxa"/>
          </w:tcPr>
          <w:p w14:paraId="5FBE6007" w14:textId="77777777" w:rsidR="00B84485" w:rsidRDefault="00B84485" w:rsidP="00340CD8">
            <w:pPr>
              <w:pStyle w:val="AriaNorma"/>
            </w:pPr>
          </w:p>
        </w:tc>
        <w:tc>
          <w:tcPr>
            <w:tcW w:w="2160" w:type="dxa"/>
          </w:tcPr>
          <w:p w14:paraId="2576D273" w14:textId="77777777" w:rsidR="00B84485" w:rsidRDefault="00B84485" w:rsidP="00340CD8">
            <w:pPr>
              <w:pStyle w:val="AriaNorma"/>
            </w:pPr>
          </w:p>
        </w:tc>
      </w:tr>
      <w:tr w:rsidR="00B84485" w14:paraId="6692E0AE" w14:textId="77777777" w:rsidTr="00453E70">
        <w:tc>
          <w:tcPr>
            <w:tcW w:w="3798" w:type="dxa"/>
          </w:tcPr>
          <w:p w14:paraId="37F34237" w14:textId="77777777" w:rsidR="00B84485" w:rsidRPr="000303DA" w:rsidRDefault="00B84485" w:rsidP="002D50FD">
            <w:pPr>
              <w:pStyle w:val="AriaNorma"/>
              <w:rPr>
                <w:b/>
              </w:rPr>
            </w:pPr>
            <w:r w:rsidRPr="000303DA">
              <w:rPr>
                <w:b/>
              </w:rPr>
              <w:t>Employment (1916)</w:t>
            </w:r>
          </w:p>
        </w:tc>
        <w:tc>
          <w:tcPr>
            <w:tcW w:w="1440" w:type="dxa"/>
          </w:tcPr>
          <w:p w14:paraId="0A401C2A" w14:textId="77777777" w:rsidR="00B84485" w:rsidRDefault="00B84485" w:rsidP="00340CD8">
            <w:pPr>
              <w:pStyle w:val="AriaNorma"/>
            </w:pPr>
          </w:p>
        </w:tc>
        <w:tc>
          <w:tcPr>
            <w:tcW w:w="2970" w:type="dxa"/>
          </w:tcPr>
          <w:p w14:paraId="5885251D" w14:textId="77777777" w:rsidR="00B84485" w:rsidRDefault="00B84485" w:rsidP="00340CD8">
            <w:pPr>
              <w:pStyle w:val="AriaNorma"/>
            </w:pPr>
          </w:p>
        </w:tc>
        <w:tc>
          <w:tcPr>
            <w:tcW w:w="2160" w:type="dxa"/>
          </w:tcPr>
          <w:p w14:paraId="06EDA9AC" w14:textId="77777777" w:rsidR="00B84485" w:rsidRDefault="00B84485" w:rsidP="00340CD8">
            <w:pPr>
              <w:pStyle w:val="AriaNorma"/>
            </w:pPr>
          </w:p>
        </w:tc>
      </w:tr>
      <w:tr w:rsidR="00B84485" w14:paraId="31750999" w14:textId="77777777" w:rsidTr="00453E70">
        <w:tc>
          <w:tcPr>
            <w:tcW w:w="3798" w:type="dxa"/>
          </w:tcPr>
          <w:p w14:paraId="2BC27211" w14:textId="77777777" w:rsidR="00B84485" w:rsidRPr="0038093D" w:rsidRDefault="00B84485" w:rsidP="002D50FD">
            <w:pPr>
              <w:pStyle w:val="AriaNorma"/>
            </w:pPr>
            <w:r w:rsidRPr="0038093D">
              <w:t>Employed full-time</w:t>
            </w:r>
          </w:p>
        </w:tc>
        <w:tc>
          <w:tcPr>
            <w:tcW w:w="1440" w:type="dxa"/>
          </w:tcPr>
          <w:p w14:paraId="5D9EBD82" w14:textId="77777777" w:rsidR="00B84485" w:rsidRDefault="00DF66F7" w:rsidP="00340CD8">
            <w:pPr>
              <w:pStyle w:val="AriaNorma"/>
            </w:pPr>
            <w:r>
              <w:t>835 (43.6)</w:t>
            </w:r>
          </w:p>
        </w:tc>
        <w:tc>
          <w:tcPr>
            <w:tcW w:w="2970" w:type="dxa"/>
          </w:tcPr>
          <w:p w14:paraId="2DD8FB12" w14:textId="77777777" w:rsidR="00B84485" w:rsidRDefault="00B84485" w:rsidP="00340CD8">
            <w:pPr>
              <w:pStyle w:val="AriaNorma"/>
            </w:pPr>
          </w:p>
        </w:tc>
        <w:tc>
          <w:tcPr>
            <w:tcW w:w="2160" w:type="dxa"/>
          </w:tcPr>
          <w:p w14:paraId="7824A904" w14:textId="77777777" w:rsidR="00B84485" w:rsidRDefault="00B84485" w:rsidP="00340CD8">
            <w:pPr>
              <w:pStyle w:val="AriaNorma"/>
            </w:pPr>
          </w:p>
        </w:tc>
      </w:tr>
      <w:tr w:rsidR="00B84485" w14:paraId="20D2163F" w14:textId="77777777" w:rsidTr="00453E70">
        <w:tc>
          <w:tcPr>
            <w:tcW w:w="3798" w:type="dxa"/>
          </w:tcPr>
          <w:p w14:paraId="71FDF1E5" w14:textId="77777777" w:rsidR="00B84485" w:rsidRPr="0038093D" w:rsidRDefault="00B84485" w:rsidP="002D50FD">
            <w:pPr>
              <w:pStyle w:val="AriaNorma"/>
            </w:pPr>
            <w:r w:rsidRPr="0038093D">
              <w:t>Employed part-time</w:t>
            </w:r>
          </w:p>
        </w:tc>
        <w:tc>
          <w:tcPr>
            <w:tcW w:w="1440" w:type="dxa"/>
          </w:tcPr>
          <w:p w14:paraId="3635CAB0" w14:textId="77777777" w:rsidR="00B84485" w:rsidRDefault="00DF66F7" w:rsidP="00340CD8">
            <w:pPr>
              <w:pStyle w:val="AriaNorma"/>
            </w:pPr>
            <w:r>
              <w:t>289 (15.1)</w:t>
            </w:r>
          </w:p>
        </w:tc>
        <w:tc>
          <w:tcPr>
            <w:tcW w:w="2970" w:type="dxa"/>
          </w:tcPr>
          <w:p w14:paraId="48AD9C60" w14:textId="77777777" w:rsidR="00B84485" w:rsidRDefault="00B84485" w:rsidP="00340CD8">
            <w:pPr>
              <w:pStyle w:val="AriaNorma"/>
            </w:pPr>
          </w:p>
        </w:tc>
        <w:tc>
          <w:tcPr>
            <w:tcW w:w="2160" w:type="dxa"/>
          </w:tcPr>
          <w:p w14:paraId="4754F1EE" w14:textId="77777777" w:rsidR="00B84485" w:rsidRDefault="00B84485" w:rsidP="00340CD8">
            <w:pPr>
              <w:pStyle w:val="AriaNorma"/>
            </w:pPr>
          </w:p>
        </w:tc>
      </w:tr>
      <w:tr w:rsidR="00B84485" w14:paraId="7E3DC51D" w14:textId="77777777" w:rsidTr="00453E70">
        <w:tc>
          <w:tcPr>
            <w:tcW w:w="3798" w:type="dxa"/>
          </w:tcPr>
          <w:p w14:paraId="36AC401C" w14:textId="77777777" w:rsidR="00B84485" w:rsidRPr="0038093D" w:rsidRDefault="00B84485" w:rsidP="002D50FD">
            <w:pPr>
              <w:pStyle w:val="AriaNorma"/>
            </w:pPr>
            <w:r w:rsidRPr="0038093D">
              <w:t>Student</w:t>
            </w:r>
          </w:p>
        </w:tc>
        <w:tc>
          <w:tcPr>
            <w:tcW w:w="1440" w:type="dxa"/>
          </w:tcPr>
          <w:p w14:paraId="0924481E" w14:textId="77777777" w:rsidR="00B84485" w:rsidRDefault="00DF66F7" w:rsidP="00340CD8">
            <w:pPr>
              <w:pStyle w:val="AriaNorma"/>
            </w:pPr>
            <w:r>
              <w:t>198 (10.3)</w:t>
            </w:r>
          </w:p>
        </w:tc>
        <w:tc>
          <w:tcPr>
            <w:tcW w:w="2970" w:type="dxa"/>
          </w:tcPr>
          <w:p w14:paraId="4FEF677C" w14:textId="77777777" w:rsidR="00B84485" w:rsidRDefault="00B84485" w:rsidP="00340CD8">
            <w:pPr>
              <w:pStyle w:val="AriaNorma"/>
            </w:pPr>
          </w:p>
        </w:tc>
        <w:tc>
          <w:tcPr>
            <w:tcW w:w="2160" w:type="dxa"/>
          </w:tcPr>
          <w:p w14:paraId="2E61EFEB" w14:textId="77777777" w:rsidR="00B84485" w:rsidRDefault="00B84485" w:rsidP="00340CD8">
            <w:pPr>
              <w:pStyle w:val="AriaNorma"/>
            </w:pPr>
          </w:p>
        </w:tc>
      </w:tr>
      <w:tr w:rsidR="00B84485" w14:paraId="2879BD1A" w14:textId="77777777" w:rsidTr="00453E70">
        <w:tc>
          <w:tcPr>
            <w:tcW w:w="3798" w:type="dxa"/>
          </w:tcPr>
          <w:p w14:paraId="22BFD2F6" w14:textId="77777777" w:rsidR="00B84485" w:rsidRPr="0038093D" w:rsidRDefault="00B84485" w:rsidP="002D50FD">
            <w:pPr>
              <w:pStyle w:val="AriaNorma"/>
            </w:pPr>
            <w:r w:rsidRPr="0038093D">
              <w:t>Homemaker</w:t>
            </w:r>
          </w:p>
        </w:tc>
        <w:tc>
          <w:tcPr>
            <w:tcW w:w="1440" w:type="dxa"/>
          </w:tcPr>
          <w:p w14:paraId="340CF0B9" w14:textId="77777777" w:rsidR="00B84485" w:rsidRDefault="00DF66F7" w:rsidP="00340CD8">
            <w:pPr>
              <w:pStyle w:val="AriaNorma"/>
            </w:pPr>
            <w:r>
              <w:t>219 (11.4)</w:t>
            </w:r>
          </w:p>
        </w:tc>
        <w:tc>
          <w:tcPr>
            <w:tcW w:w="2970" w:type="dxa"/>
          </w:tcPr>
          <w:p w14:paraId="6F7BBC60" w14:textId="77777777" w:rsidR="00B84485" w:rsidRDefault="00B84485" w:rsidP="00340CD8">
            <w:pPr>
              <w:pStyle w:val="AriaNorma"/>
            </w:pPr>
          </w:p>
        </w:tc>
        <w:tc>
          <w:tcPr>
            <w:tcW w:w="2160" w:type="dxa"/>
          </w:tcPr>
          <w:p w14:paraId="78F6A08A" w14:textId="77777777" w:rsidR="00B84485" w:rsidRDefault="00B84485" w:rsidP="00340CD8">
            <w:pPr>
              <w:pStyle w:val="AriaNorma"/>
            </w:pPr>
          </w:p>
        </w:tc>
      </w:tr>
      <w:tr w:rsidR="00B84485" w14:paraId="58DBDD82" w14:textId="77777777" w:rsidTr="00453E70">
        <w:tc>
          <w:tcPr>
            <w:tcW w:w="3798" w:type="dxa"/>
          </w:tcPr>
          <w:p w14:paraId="615868BB" w14:textId="77777777" w:rsidR="00B84485" w:rsidRPr="0038093D" w:rsidRDefault="00B84485" w:rsidP="002D50FD">
            <w:pPr>
              <w:pStyle w:val="AriaNorma"/>
            </w:pPr>
            <w:r w:rsidRPr="0038093D">
              <w:t>Other</w:t>
            </w:r>
          </w:p>
        </w:tc>
        <w:tc>
          <w:tcPr>
            <w:tcW w:w="1440" w:type="dxa"/>
          </w:tcPr>
          <w:p w14:paraId="17B6C96B" w14:textId="77777777" w:rsidR="00B84485" w:rsidRDefault="00DF66F7" w:rsidP="00340CD8">
            <w:pPr>
              <w:pStyle w:val="AriaNorma"/>
            </w:pPr>
            <w:r>
              <w:t>31 (1.62)</w:t>
            </w:r>
          </w:p>
        </w:tc>
        <w:tc>
          <w:tcPr>
            <w:tcW w:w="2970" w:type="dxa"/>
          </w:tcPr>
          <w:p w14:paraId="5A59CE88" w14:textId="77777777" w:rsidR="00B84485" w:rsidRDefault="00B84485" w:rsidP="00340CD8">
            <w:pPr>
              <w:pStyle w:val="AriaNorma"/>
            </w:pPr>
          </w:p>
        </w:tc>
        <w:tc>
          <w:tcPr>
            <w:tcW w:w="2160" w:type="dxa"/>
          </w:tcPr>
          <w:p w14:paraId="42552E3E" w14:textId="77777777" w:rsidR="00B84485" w:rsidRDefault="00B84485" w:rsidP="00340CD8">
            <w:pPr>
              <w:pStyle w:val="AriaNorma"/>
            </w:pPr>
          </w:p>
        </w:tc>
      </w:tr>
      <w:tr w:rsidR="00B84485" w14:paraId="7E3E632B" w14:textId="77777777" w:rsidTr="00453E70">
        <w:tc>
          <w:tcPr>
            <w:tcW w:w="3798" w:type="dxa"/>
          </w:tcPr>
          <w:p w14:paraId="05CDAE07" w14:textId="77777777" w:rsidR="00B84485" w:rsidRPr="0038093D" w:rsidRDefault="00B84485" w:rsidP="002D50FD">
            <w:pPr>
              <w:pStyle w:val="AriaNorma"/>
            </w:pPr>
            <w:r w:rsidRPr="0038093D">
              <w:t>Unemployed</w:t>
            </w:r>
          </w:p>
        </w:tc>
        <w:tc>
          <w:tcPr>
            <w:tcW w:w="1440" w:type="dxa"/>
          </w:tcPr>
          <w:p w14:paraId="3E9A084D" w14:textId="77777777" w:rsidR="00B84485" w:rsidRDefault="00DF66F7" w:rsidP="00340CD8">
            <w:pPr>
              <w:pStyle w:val="AriaNorma"/>
            </w:pPr>
            <w:r>
              <w:t>203 (10.6)</w:t>
            </w:r>
          </w:p>
        </w:tc>
        <w:tc>
          <w:tcPr>
            <w:tcW w:w="2970" w:type="dxa"/>
          </w:tcPr>
          <w:p w14:paraId="363D4FEF" w14:textId="77777777" w:rsidR="00B84485" w:rsidRDefault="00B84485" w:rsidP="00340CD8">
            <w:pPr>
              <w:pStyle w:val="AriaNorma"/>
            </w:pPr>
          </w:p>
        </w:tc>
        <w:tc>
          <w:tcPr>
            <w:tcW w:w="2160" w:type="dxa"/>
          </w:tcPr>
          <w:p w14:paraId="6930551F" w14:textId="77777777" w:rsidR="00B84485" w:rsidRDefault="00B84485" w:rsidP="00340CD8">
            <w:pPr>
              <w:pStyle w:val="AriaNorma"/>
            </w:pPr>
          </w:p>
        </w:tc>
      </w:tr>
      <w:tr w:rsidR="00B84485" w14:paraId="13070C85" w14:textId="77777777" w:rsidTr="00453E70">
        <w:tc>
          <w:tcPr>
            <w:tcW w:w="3798" w:type="dxa"/>
            <w:tcBorders>
              <w:bottom w:val="single" w:sz="4" w:space="0" w:color="auto"/>
            </w:tcBorders>
          </w:tcPr>
          <w:p w14:paraId="3A6F71D1" w14:textId="77777777" w:rsidR="00B84485" w:rsidRDefault="00B84485" w:rsidP="00B84485">
            <w:pPr>
              <w:pStyle w:val="AriaNorma"/>
            </w:pPr>
          </w:p>
        </w:tc>
        <w:tc>
          <w:tcPr>
            <w:tcW w:w="1440" w:type="dxa"/>
            <w:tcBorders>
              <w:bottom w:val="single" w:sz="4" w:space="0" w:color="auto"/>
            </w:tcBorders>
          </w:tcPr>
          <w:p w14:paraId="606E28E1" w14:textId="77777777" w:rsidR="00B84485" w:rsidRDefault="00B84485" w:rsidP="00340CD8">
            <w:pPr>
              <w:pStyle w:val="AriaNorma"/>
            </w:pPr>
          </w:p>
        </w:tc>
        <w:tc>
          <w:tcPr>
            <w:tcW w:w="2970" w:type="dxa"/>
            <w:tcBorders>
              <w:bottom w:val="single" w:sz="4" w:space="0" w:color="auto"/>
            </w:tcBorders>
          </w:tcPr>
          <w:p w14:paraId="7D23244A" w14:textId="77777777" w:rsidR="00B84485" w:rsidRDefault="00B84485" w:rsidP="00340CD8">
            <w:pPr>
              <w:pStyle w:val="AriaNorma"/>
            </w:pPr>
          </w:p>
        </w:tc>
        <w:tc>
          <w:tcPr>
            <w:tcW w:w="2160" w:type="dxa"/>
            <w:tcBorders>
              <w:bottom w:val="single" w:sz="4" w:space="0" w:color="auto"/>
            </w:tcBorders>
          </w:tcPr>
          <w:p w14:paraId="483421F2" w14:textId="77777777" w:rsidR="00B84485" w:rsidRDefault="00B84485" w:rsidP="00340CD8">
            <w:pPr>
              <w:pStyle w:val="AriaNorma"/>
            </w:pPr>
          </w:p>
        </w:tc>
      </w:tr>
    </w:tbl>
    <w:p w14:paraId="1078085C" w14:textId="77777777" w:rsidR="00B84485" w:rsidRDefault="00B84485" w:rsidP="00B84485">
      <w:pPr>
        <w:pStyle w:val="AriaNorma"/>
      </w:pPr>
    </w:p>
    <w:p w14:paraId="68A702D8" w14:textId="77777777" w:rsidR="00EB6B53" w:rsidRPr="00393E13" w:rsidRDefault="00EB6B53" w:rsidP="00EB6B53">
      <w:pPr>
        <w:pStyle w:val="AriaNoSpace"/>
      </w:pPr>
      <w:r w:rsidRPr="00393E13">
        <w:t>The questionnaire consisted of 8 sections that collected information on:</w:t>
      </w:r>
    </w:p>
    <w:p w14:paraId="6A24F527" w14:textId="77777777" w:rsidR="002E5056" w:rsidRDefault="00EB6B53" w:rsidP="0047024A">
      <w:pPr>
        <w:pStyle w:val="NoSpacing"/>
        <w:numPr>
          <w:ilvl w:val="0"/>
          <w:numId w:val="5"/>
        </w:numPr>
        <w:jc w:val="both"/>
      </w:pPr>
      <w:r w:rsidRPr="00393E13">
        <w:t>Socio-demographic information (introduction): This section collected information from respondents and their children (where applicable) about their age, gender, ethnicity, marital status, parental obligations, child information, household location, and neighborhood type.</w:t>
      </w:r>
    </w:p>
    <w:p w14:paraId="26DDCD75" w14:textId="05920B1C" w:rsidR="002E5056" w:rsidRDefault="00EB6B53" w:rsidP="0047024A">
      <w:pPr>
        <w:pStyle w:val="NoSpacing"/>
        <w:numPr>
          <w:ilvl w:val="0"/>
          <w:numId w:val="5"/>
        </w:numPr>
        <w:jc w:val="both"/>
      </w:pPr>
      <w:r w:rsidRPr="00393E13">
        <w:t>Vehicle ownership: This section collected information about vehicle ownership</w:t>
      </w:r>
      <w:r w:rsidR="006E1AD1">
        <w:t>,</w:t>
      </w:r>
      <w:r w:rsidRPr="00393E13">
        <w:t xml:space="preserve"> including the number of vehicles in the household, general vehicle characteristics, and the respondent’s future vehicle purchase timeline.</w:t>
      </w:r>
      <w:r w:rsidR="002E5056">
        <w:t xml:space="preserve"> </w:t>
      </w:r>
    </w:p>
    <w:p w14:paraId="261FD7C0" w14:textId="4C8E4B69" w:rsidR="002E5056" w:rsidRDefault="00EB6B53" w:rsidP="0047024A">
      <w:pPr>
        <w:pStyle w:val="NoSpacing"/>
        <w:numPr>
          <w:ilvl w:val="0"/>
          <w:numId w:val="5"/>
        </w:numPr>
        <w:jc w:val="both"/>
      </w:pPr>
      <w:r w:rsidRPr="00393E13">
        <w:lastRenderedPageBreak/>
        <w:t>Travel attitudes: The section asked the respondent</w:t>
      </w:r>
      <w:r w:rsidR="006E1AD1">
        <w:t>s</w:t>
      </w:r>
      <w:r w:rsidRPr="00393E13">
        <w:t xml:space="preserve"> to provide their beliefs and opinions about driving, personal transportation, and vehicle ownership.</w:t>
      </w:r>
      <w:r w:rsidR="002E5056">
        <w:t xml:space="preserve"> </w:t>
      </w:r>
    </w:p>
    <w:p w14:paraId="2EA496DA" w14:textId="0B3DA2E7" w:rsidR="002E5056" w:rsidRDefault="00EB6B53" w:rsidP="0047024A">
      <w:pPr>
        <w:pStyle w:val="NoSpacing"/>
        <w:numPr>
          <w:ilvl w:val="0"/>
          <w:numId w:val="5"/>
        </w:numPr>
        <w:jc w:val="both"/>
      </w:pPr>
      <w:r w:rsidRPr="00393E13">
        <w:t xml:space="preserve">Ride sharing and vehicle sharing information: This section collected information about the familiarity and usage of ride sharing and vehicle sharing services. The respondents were asked about each stage of ride sharing and vehicle sharing familiarity: a) had they heard of the service?; b) is the service available in their area?; c) had they used the service?; d) how they first heard about the service?; e) which specific service was available in their area?; and f) when did they first use the service? </w:t>
      </w:r>
      <w:proofErr w:type="spellStart"/>
      <w:r w:rsidR="006E1AD1">
        <w:t>F</w:t>
      </w:r>
      <w:r w:rsidRPr="00393E13">
        <w:t>for</w:t>
      </w:r>
      <w:proofErr w:type="spellEnd"/>
      <w:r w:rsidRPr="00393E13">
        <w:t xml:space="preserve"> those who reported that they had never used any service, respondents were asked about their willingness to try the service.</w:t>
      </w:r>
      <w:r w:rsidR="002E5056">
        <w:t xml:space="preserve"> </w:t>
      </w:r>
    </w:p>
    <w:p w14:paraId="7B3BE236" w14:textId="23839E2A" w:rsidR="002E5056" w:rsidRDefault="00EB6B53" w:rsidP="0047024A">
      <w:pPr>
        <w:pStyle w:val="NoSpacing"/>
        <w:numPr>
          <w:ilvl w:val="0"/>
          <w:numId w:val="5"/>
        </w:numPr>
        <w:jc w:val="both"/>
      </w:pPr>
      <w:r w:rsidRPr="00393E13">
        <w:t xml:space="preserve">Ride sharing attitudes: This section collected information about ride sharing attitudes by using several </w:t>
      </w:r>
      <w:proofErr w:type="spellStart"/>
      <w:r w:rsidRPr="00393E13">
        <w:t>likert</w:t>
      </w:r>
      <w:proofErr w:type="spellEnd"/>
      <w:r w:rsidRPr="00393E13">
        <w:t xml:space="preserve">-scale type questions. In addition to the </w:t>
      </w:r>
      <w:proofErr w:type="spellStart"/>
      <w:r w:rsidRPr="00393E13">
        <w:t>likert</w:t>
      </w:r>
      <w:proofErr w:type="spellEnd"/>
      <w:r w:rsidRPr="00393E13">
        <w:t>-scale questions, this section presented respondents with questions about different pricing schemes for ride sharing services, what transportation modes would ride sharing replace, and a 4</w:t>
      </w:r>
      <w:r w:rsidR="0018664B">
        <w:t>-</w:t>
      </w:r>
      <w:r w:rsidRPr="00393E13">
        <w:t xml:space="preserve">point </w:t>
      </w:r>
      <w:proofErr w:type="spellStart"/>
      <w:r w:rsidRPr="00393E13">
        <w:t>likert</w:t>
      </w:r>
      <w:proofErr w:type="spellEnd"/>
      <w:r w:rsidRPr="00393E13">
        <w:t>-scale description of vehicle ownership vs. ride sharing.</w:t>
      </w:r>
      <w:r w:rsidR="002E5056">
        <w:t xml:space="preserve"> </w:t>
      </w:r>
    </w:p>
    <w:p w14:paraId="43623A96" w14:textId="77777777" w:rsidR="002E5056" w:rsidRDefault="00EB6B53" w:rsidP="0047024A">
      <w:pPr>
        <w:pStyle w:val="NoSpacing"/>
        <w:numPr>
          <w:ilvl w:val="0"/>
          <w:numId w:val="5"/>
        </w:numPr>
        <w:jc w:val="both"/>
      </w:pPr>
      <w:r w:rsidRPr="00393E13">
        <w:t xml:space="preserve">Vehicle sharing attitudes: This section collected similar information to the previous section but within the context of vehicle sharing. </w:t>
      </w:r>
      <w:r w:rsidR="002E5056">
        <w:t xml:space="preserve"> </w:t>
      </w:r>
    </w:p>
    <w:p w14:paraId="2A6E67D5" w14:textId="58F3A7EE" w:rsidR="002E5056" w:rsidRDefault="00EB6B53" w:rsidP="0047024A">
      <w:pPr>
        <w:pStyle w:val="NoSpacing"/>
        <w:numPr>
          <w:ilvl w:val="0"/>
          <w:numId w:val="5"/>
        </w:numPr>
        <w:jc w:val="both"/>
      </w:pPr>
      <w:r w:rsidRPr="00393E13">
        <w:t xml:space="preserve">Future transportation: This section asked questions about the respondent’s future travel intentions.  </w:t>
      </w:r>
      <w:r w:rsidR="006E1AD1">
        <w:t>S</w:t>
      </w:r>
      <w:r w:rsidRPr="00393E13">
        <w:t>pecifically, the survey asked about the situations in which respondent</w:t>
      </w:r>
      <w:r w:rsidR="006E1AD1">
        <w:t>s</w:t>
      </w:r>
      <w:r w:rsidRPr="00393E13">
        <w:t xml:space="preserve"> would use a certain mode</w:t>
      </w:r>
      <w:r w:rsidR="006E1AD1">
        <w:t xml:space="preserve"> of </w:t>
      </w:r>
      <w:r w:rsidR="009678DF">
        <w:t>transportation</w:t>
      </w:r>
      <w:r w:rsidRPr="00393E13">
        <w:t xml:space="preserve">. Furthermore, for those who indicated that they had not used ride sharing or vehicle sharing, attention was paid to what would encourage them to use these services in the future. </w:t>
      </w:r>
      <w:r w:rsidR="002E5056">
        <w:t xml:space="preserve"> </w:t>
      </w:r>
    </w:p>
    <w:p w14:paraId="689219F6" w14:textId="00C28913" w:rsidR="00EB6B53" w:rsidRDefault="00EB6B53" w:rsidP="0047024A">
      <w:pPr>
        <w:pStyle w:val="NoSpacing"/>
        <w:numPr>
          <w:ilvl w:val="0"/>
          <w:numId w:val="5"/>
        </w:numPr>
        <w:jc w:val="both"/>
      </w:pPr>
      <w:r w:rsidRPr="00393E13">
        <w:t>Socio-demographics (conclusions): The final section collected information about shared economy usage (</w:t>
      </w:r>
      <w:r w:rsidR="006E1AD1">
        <w:t>e.g.,</w:t>
      </w:r>
      <w:r w:rsidRPr="00393E13">
        <w:t xml:space="preserve"> </w:t>
      </w:r>
      <w:proofErr w:type="spellStart"/>
      <w:r w:rsidRPr="00393E13">
        <w:t>AirBnB</w:t>
      </w:r>
      <w:proofErr w:type="spellEnd"/>
      <w:r w:rsidRPr="00393E13">
        <w:t>, VRBO, Couchsurfing, etc.)</w:t>
      </w:r>
      <w:r w:rsidR="006E1AD1">
        <w:t>,</w:t>
      </w:r>
      <w:r w:rsidRPr="00393E13">
        <w:t xml:space="preserve"> in addition to employment status, daily VMT, home parking availability, number of people in the household, level of education, and annual household income.   </w:t>
      </w:r>
    </w:p>
    <w:p w14:paraId="47FAEC6D" w14:textId="77777777" w:rsidR="002E5056" w:rsidRPr="00393E13" w:rsidRDefault="002E5056" w:rsidP="0047024A">
      <w:pPr>
        <w:pStyle w:val="NoSpacing"/>
        <w:ind w:left="1080"/>
      </w:pPr>
    </w:p>
    <w:p w14:paraId="004CE752" w14:textId="77777777" w:rsidR="00EB6B53" w:rsidRPr="0047024A" w:rsidRDefault="000226F5" w:rsidP="000226F5">
      <w:pPr>
        <w:pStyle w:val="AriaNorma"/>
        <w:numPr>
          <w:ilvl w:val="0"/>
          <w:numId w:val="2"/>
        </w:numPr>
        <w:rPr>
          <w:b/>
        </w:rPr>
      </w:pPr>
      <w:r w:rsidRPr="0047024A">
        <w:rPr>
          <w:b/>
        </w:rPr>
        <w:t>METHODOLOGY</w:t>
      </w:r>
    </w:p>
    <w:p w14:paraId="2152E079" w14:textId="7D7E49D1" w:rsidR="00C51C99" w:rsidRDefault="00E94E84" w:rsidP="000226F5">
      <w:pPr>
        <w:pStyle w:val="AriaNorma"/>
      </w:pPr>
      <w:r>
        <w:t xml:space="preserve">Understanding the drive to drive for on-demand ride sharing services can be explained by several </w:t>
      </w:r>
      <w:r w:rsidR="00CF499F">
        <w:t>factors</w:t>
      </w:r>
      <w:r w:rsidR="006E1AD1">
        <w:t>,</w:t>
      </w:r>
      <w:r w:rsidR="00CF499F">
        <w:t xml:space="preserve"> including attitudes, socio-demographic characteristics, and personal travel choices</w:t>
      </w:r>
      <w:r>
        <w:t xml:space="preserve">. </w:t>
      </w:r>
      <w:r w:rsidR="00CF499F">
        <w:t xml:space="preserve">The </w:t>
      </w:r>
      <w:r w:rsidR="007574E5">
        <w:t xml:space="preserve">Kelley Blue Book report </w:t>
      </w:r>
      <w:r w:rsidR="00CF499F">
        <w:fldChar w:fldCharType="begin" w:fldLock="1"/>
      </w:r>
      <w:r w:rsidR="001E28D0">
        <w:instrText>ADDIN CSL_CITATION { "citationItems" : [ { "id" : "ITEM-1", "itemData" : { "author" : [ { "dropping-particle" : "", "family" : "Hall", "given" : "Jonathan", "non-dropping-particle" : "", "parse-names" : false, "suffix" : "" }, { "dropping-particle" : "", "family" : "Krueger", "given" : "Alan", "non-dropping-particle" : "", "parse-names" : false, "suffix" : "" } ], "id" : "ITEM-1", "issue" : "NBER Working Paper No. 22843", "issued" : { "date-parts" : [ [ "2015" ] ] }, "number-of-pages" : "29", "title" : "An Analysis of the Labor Market for Uber's Driver-Partners in the United States", "type" : "report" }, "uris" : [ "http://www.mendeley.com/documents/?uuid=ecd075b2-8d59-4573-8a58-db1cbb622918", "http://www.mendeley.com/documents/?uuid=8d24bf03-9f3a-4087-a6cd-dc7ea21ecfb5" ] } ], "mendeley" : { "formattedCitation" : "(Hall &amp; Krueger, 2015)", "plainTextFormattedCitation" : "(Hall &amp; Krueger, 2015)", "previouslyFormattedCitation" : "(&lt;i&gt;12&lt;/i&gt;)" }, "properties" : { "noteIndex" : 0 }, "schema" : "https://github.com/citation-style-language/schema/raw/master/csl-citation.json" }</w:instrText>
      </w:r>
      <w:r w:rsidR="00CF499F">
        <w:fldChar w:fldCharType="separate"/>
      </w:r>
      <w:r w:rsidR="001E28D0" w:rsidRPr="001E28D0">
        <w:rPr>
          <w:noProof/>
        </w:rPr>
        <w:t>(Hall &amp; Krueger, 2015)</w:t>
      </w:r>
      <w:r w:rsidR="00CF499F">
        <w:fldChar w:fldCharType="end"/>
      </w:r>
      <w:r w:rsidR="006E1AD1">
        <w:t xml:space="preserve"> </w:t>
      </w:r>
      <w:r w:rsidR="00CF499F">
        <w:t>focused only on driver socio-demographics and did not discuss a relationship between driving and personal attitudes. We aim to bridge this gap by looking to explore the relationship between the desire to drive for an on-demand ride sharing service and an individual’s attitude towards vehicle ownership and ride</w:t>
      </w:r>
      <w:r w:rsidR="006E1AD1">
        <w:t xml:space="preserve"> </w:t>
      </w:r>
      <w:r w:rsidR="00CF499F">
        <w:t xml:space="preserve">sharing itself. </w:t>
      </w:r>
    </w:p>
    <w:p w14:paraId="07882807" w14:textId="0FB0AB4F" w:rsidR="00C51C99" w:rsidRDefault="00521AE2" w:rsidP="0018664B">
      <w:pPr>
        <w:pStyle w:val="AriaNorma"/>
        <w:ind w:firstLine="720"/>
      </w:pPr>
      <w:r>
        <w:t>I</w:t>
      </w:r>
      <w:r w:rsidR="00C51C99">
        <w:t>n the</w:t>
      </w:r>
      <w:r w:rsidR="006E1AD1">
        <w:t xml:space="preserve"> Kelley Blue Book</w:t>
      </w:r>
      <w:r w:rsidR="00C51C99">
        <w:t xml:space="preserve"> survey, respondents were asked</w:t>
      </w:r>
      <w:r w:rsidR="00A05B69">
        <w:t xml:space="preserve"> about the likelihood of </w:t>
      </w:r>
      <w:r w:rsidR="006E1AD1">
        <w:t xml:space="preserve">them </w:t>
      </w:r>
      <w:r w:rsidR="00A05B69">
        <w:t>driving</w:t>
      </w:r>
      <w:r w:rsidR="00C51C99">
        <w:t xml:space="preserve"> and </w:t>
      </w:r>
      <w:r w:rsidR="00A05B69">
        <w:t xml:space="preserve">their </w:t>
      </w:r>
      <w:r w:rsidR="00C51C99">
        <w:t>current driver</w:t>
      </w:r>
      <w:r w:rsidR="006E1AD1">
        <w:t xml:space="preserve"> </w:t>
      </w:r>
      <w:r w:rsidR="00C51C99">
        <w:t xml:space="preserve">status for on-demand ride sharing services. </w:t>
      </w:r>
      <w:r w:rsidR="00485B0D">
        <w:t>Figure 1</w:t>
      </w:r>
      <w:r w:rsidR="00C220B6">
        <w:t xml:space="preserve"> </w:t>
      </w:r>
      <w:r w:rsidR="00C51C99">
        <w:t xml:space="preserve">below presents the histogram of their responses. </w:t>
      </w:r>
    </w:p>
    <w:p w14:paraId="0D743703" w14:textId="77777777" w:rsidR="00C220B6" w:rsidRDefault="00C220B6" w:rsidP="00C220B6">
      <w:pPr>
        <w:pStyle w:val="AriaNorma"/>
        <w:jc w:val="center"/>
      </w:pPr>
      <w:r>
        <w:rPr>
          <w:noProof/>
        </w:rPr>
        <w:lastRenderedPageBreak/>
        <w:drawing>
          <wp:inline distT="0" distB="0" distL="0" distR="0" wp14:anchorId="1832C99F" wp14:editId="6CE15DA9">
            <wp:extent cx="5362041" cy="3116275"/>
            <wp:effectExtent l="0" t="0" r="10160" b="273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E6F36D8" w14:textId="5CDA66D5" w:rsidR="00C51C99" w:rsidRPr="0018664B" w:rsidRDefault="00C220B6" w:rsidP="00C220B6">
      <w:pPr>
        <w:pStyle w:val="AriaNorma"/>
        <w:jc w:val="center"/>
        <w:rPr>
          <w:b/>
        </w:rPr>
      </w:pPr>
      <w:bookmarkStart w:id="3" w:name="_Ref483215609"/>
      <w:r w:rsidRPr="0018664B">
        <w:rPr>
          <w:b/>
          <w:caps/>
        </w:rPr>
        <w:t>Figure</w:t>
      </w:r>
      <w:r w:rsidRPr="0018664B">
        <w:rPr>
          <w:b/>
        </w:rPr>
        <w:t xml:space="preserve"> </w:t>
      </w:r>
      <w:r w:rsidR="00FC684E" w:rsidRPr="0018664B">
        <w:rPr>
          <w:b/>
        </w:rPr>
        <w:fldChar w:fldCharType="begin"/>
      </w:r>
      <w:r w:rsidR="00FC684E" w:rsidRPr="0018664B">
        <w:rPr>
          <w:b/>
        </w:rPr>
        <w:instrText xml:space="preserve"> SEQ Figure \* ARABIC </w:instrText>
      </w:r>
      <w:r w:rsidR="00FC684E" w:rsidRPr="0018664B">
        <w:rPr>
          <w:b/>
        </w:rPr>
        <w:fldChar w:fldCharType="separate"/>
      </w:r>
      <w:r w:rsidR="0056653B">
        <w:rPr>
          <w:b/>
          <w:noProof/>
        </w:rPr>
        <w:t>1</w:t>
      </w:r>
      <w:r w:rsidR="00FC684E" w:rsidRPr="0018664B">
        <w:rPr>
          <w:b/>
          <w:noProof/>
        </w:rPr>
        <w:fldChar w:fldCharType="end"/>
      </w:r>
      <w:bookmarkEnd w:id="3"/>
      <w:r w:rsidRPr="0018664B">
        <w:rPr>
          <w:b/>
        </w:rPr>
        <w:t xml:space="preserve"> Histogram of responses</w:t>
      </w:r>
      <w:r w:rsidR="002E5056" w:rsidRPr="0018664B">
        <w:rPr>
          <w:b/>
        </w:rPr>
        <w:t>.</w:t>
      </w:r>
    </w:p>
    <w:p w14:paraId="4B97E49E" w14:textId="77777777" w:rsidR="00C220B6" w:rsidRDefault="00C220B6" w:rsidP="000226F5">
      <w:pPr>
        <w:pStyle w:val="AriaNorma"/>
      </w:pPr>
    </w:p>
    <w:p w14:paraId="1D2A6DAC" w14:textId="7CB95F74" w:rsidR="00C220B6" w:rsidRDefault="00C220B6" w:rsidP="0047024A">
      <w:pPr>
        <w:pStyle w:val="AriaNorma"/>
        <w:ind w:firstLine="720"/>
      </w:pPr>
      <w:r>
        <w:t>While an overwhelmingly large number of respondents (N=1,303) indicated that they are “not very likely” or “not at all likely” to drive for an on-demand ride sharing service, the remaining respondents (N=613) indicated some willingness to drive for an on-demand ride sharing service. In fact, 23 respondents answered that they already drove for such a service; however, no information about the se</w:t>
      </w:r>
      <w:r w:rsidR="00A44A78">
        <w:t xml:space="preserve">rvice for which they drove was collected. </w:t>
      </w:r>
    </w:p>
    <w:p w14:paraId="7FBE2504" w14:textId="167FDA6E" w:rsidR="001C69AE" w:rsidRDefault="00521AE2" w:rsidP="0047024A">
      <w:pPr>
        <w:pStyle w:val="AriaNorma"/>
        <w:ind w:firstLine="720"/>
      </w:pPr>
      <w:r>
        <w:t>As part of this modeling effort, we included several explanatory variables. The final version of the model includes 12 explanatory variables that were selected based on the literature as well as the inclusion of several factors extracted through a two-stage factor analysis.</w:t>
      </w:r>
      <w:r w:rsidR="001C69AE">
        <w:t xml:space="preserve"> These variables are can be categorized into three groups: socio-demographic characteristics, personal travel, and attitudes. </w:t>
      </w:r>
    </w:p>
    <w:p w14:paraId="3C9EF9DF" w14:textId="6975615D" w:rsidR="00521AE2" w:rsidRDefault="001C69AE" w:rsidP="0047024A">
      <w:pPr>
        <w:pStyle w:val="AriaNorma"/>
        <w:ind w:firstLine="720"/>
      </w:pPr>
      <w:r>
        <w:t xml:space="preserve">We include </w:t>
      </w:r>
      <w:r w:rsidR="002F3F53">
        <w:t>several</w:t>
      </w:r>
      <w:r>
        <w:t xml:space="preserve"> socio-demographic variables as explanatory variables in our model. We control for age </w:t>
      </w:r>
      <w:r w:rsidR="002F3F53">
        <w:t xml:space="preserve">using </w:t>
      </w:r>
      <w:r>
        <w:t xml:space="preserve">the age variable. We </w:t>
      </w:r>
      <w:r w:rsidR="002F3F53">
        <w:t xml:space="preserve">are </w:t>
      </w:r>
      <w:r>
        <w:t xml:space="preserve">also able to control for the number of children in the household. </w:t>
      </w:r>
      <w:r w:rsidR="002F3F53">
        <w:t>Being a parent or having to look after children</w:t>
      </w:r>
      <w:r>
        <w:t xml:space="preserve"> means that work</w:t>
      </w:r>
      <w:r w:rsidR="002F3F53">
        <w:t xml:space="preserve"> and </w:t>
      </w:r>
      <w:r>
        <w:t xml:space="preserve">other </w:t>
      </w:r>
      <w:r w:rsidR="00D35E38">
        <w:t>activities</w:t>
      </w:r>
      <w:r>
        <w:t xml:space="preserve"> need to be flexible – driving for a service such as Lyft can provide the flexibility needed while allowing parents or guardians to make some (extra) income. We also control for the impact of gender and household income; we expect that with higher household income</w:t>
      </w:r>
      <w:r w:rsidR="006E1AD1">
        <w:t>,</w:t>
      </w:r>
      <w:r>
        <w:t xml:space="preserve"> the desire to drive for an on-demand ride sharing service would be low</w:t>
      </w:r>
      <w:r w:rsidR="00A9211E">
        <w:t xml:space="preserve">. </w:t>
      </w:r>
    </w:p>
    <w:p w14:paraId="39E4BDBF" w14:textId="35BB8629" w:rsidR="00D35E38" w:rsidRDefault="00D35E38" w:rsidP="0047024A">
      <w:pPr>
        <w:pStyle w:val="AriaNorma"/>
        <w:ind w:firstLine="720"/>
      </w:pPr>
      <w:r>
        <w:t xml:space="preserve">We also control for personal travel in the model. </w:t>
      </w:r>
      <w:r w:rsidR="0052690B">
        <w:t xml:space="preserve">In general, we hypothesize that variables that are positively associated with travel will lead to a willingness to drive for </w:t>
      </w:r>
      <w:r w:rsidR="0018664B">
        <w:t>Uber</w:t>
      </w:r>
      <w:r w:rsidR="0052690B">
        <w:t xml:space="preserve">. </w:t>
      </w:r>
      <w:r>
        <w:t xml:space="preserve">Self-reported daily vehicle miles traveled (VMT), the availability of parking at home, and </w:t>
      </w:r>
      <w:r w:rsidR="00DD5591">
        <w:t xml:space="preserve">the number of shared mobility services </w:t>
      </w:r>
      <w:r w:rsidR="002F3F53">
        <w:t>that are used</w:t>
      </w:r>
      <w:r w:rsidR="00DD5591">
        <w:t xml:space="preserve"> are </w:t>
      </w:r>
      <w:r w:rsidR="002F3F53">
        <w:t>considered</w:t>
      </w:r>
      <w:r w:rsidR="00DD5591">
        <w:t xml:space="preserve"> personal travel variables. In this instance, the number of shared mobility services used serves as a proxy for </w:t>
      </w:r>
      <w:r w:rsidR="006E1AD1">
        <w:t xml:space="preserve">the </w:t>
      </w:r>
      <w:r w:rsidR="00DD5591">
        <w:t>level of interaction with shared mobility in general</w:t>
      </w:r>
      <w:r w:rsidR="002F3F53">
        <w:t>.</w:t>
      </w:r>
      <w:r w:rsidR="00DD5591">
        <w:t xml:space="preserve"> </w:t>
      </w:r>
      <w:r w:rsidR="002F3F53">
        <w:t xml:space="preserve">As </w:t>
      </w:r>
      <w:r w:rsidR="00DD5591">
        <w:t xml:space="preserve">an individual’s experience and interaction with shared mobility increases, </w:t>
      </w:r>
      <w:r w:rsidR="006E1AD1">
        <w:t xml:space="preserve">it becomes </w:t>
      </w:r>
      <w:r w:rsidR="00DD5591">
        <w:t xml:space="preserve">more likely </w:t>
      </w:r>
      <w:r w:rsidR="006E1AD1">
        <w:t>that the individual</w:t>
      </w:r>
      <w:r w:rsidR="00DD5591">
        <w:t xml:space="preserve"> want</w:t>
      </w:r>
      <w:r w:rsidR="006E1AD1">
        <w:t>s</w:t>
      </w:r>
      <w:r w:rsidR="00DD5591">
        <w:t xml:space="preserve"> to drive for a service</w:t>
      </w:r>
      <w:r w:rsidR="00D841F9">
        <w:t>. This reflects</w:t>
      </w:r>
      <w:r w:rsidR="00DD5591">
        <w:t xml:space="preserve"> a desire to become more in</w:t>
      </w:r>
      <w:r w:rsidR="002F3F53">
        <w:t>tegrated</w:t>
      </w:r>
      <w:r w:rsidR="00DD5591">
        <w:t xml:space="preserve"> into the shared mobility environment. </w:t>
      </w:r>
      <w:r w:rsidR="0052690B">
        <w:t>The availability of parking at home could persuade or dissuade an individual from driving; while it may not be the first thought that comes to mind, having parking is almost necessary when it comes to vehicle ownership</w:t>
      </w:r>
      <w:r w:rsidR="00D841F9">
        <w:t>,</w:t>
      </w:r>
      <w:r w:rsidR="0052690B">
        <w:t xml:space="preserve"> and as a </w:t>
      </w:r>
      <w:r w:rsidR="0052690B">
        <w:lastRenderedPageBreak/>
        <w:t>result</w:t>
      </w:r>
      <w:r w:rsidR="00D841F9">
        <w:t>,</w:t>
      </w:r>
      <w:r w:rsidR="0052690B">
        <w:t xml:space="preserve"> having the ability to drive for a service. In terms of daily VMT, individuals who drive more may enjoy the act of driving and therefore would like to drive for a service. </w:t>
      </w:r>
    </w:p>
    <w:p w14:paraId="17502B25" w14:textId="7C6D3E6B" w:rsidR="0052690B" w:rsidRDefault="002F3F53" w:rsidP="0047024A">
      <w:pPr>
        <w:pStyle w:val="AriaNorma"/>
        <w:ind w:firstLine="720"/>
      </w:pPr>
      <w:r>
        <w:t xml:space="preserve">We also use attitudinal factors derived from </w:t>
      </w:r>
      <w:proofErr w:type="spellStart"/>
      <w:r>
        <w:t>likert</w:t>
      </w:r>
      <w:proofErr w:type="spellEnd"/>
      <w:r>
        <w:t xml:space="preserve">-type statements in the survey. </w:t>
      </w:r>
      <w:r w:rsidR="00181D09">
        <w:t xml:space="preserve">Using a two-stage factor analysis, </w:t>
      </w:r>
      <w:r>
        <w:t>six</w:t>
      </w:r>
      <w:r w:rsidR="00181D09">
        <w:t xml:space="preserve"> factors were extracted from </w:t>
      </w:r>
      <w:r w:rsidR="002C0312">
        <w:t>22</w:t>
      </w:r>
      <w:r w:rsidR="00181D09">
        <w:t xml:space="preserve"> variables</w:t>
      </w:r>
      <w:r w:rsidR="002C0312">
        <w:t xml:space="preserve">. Both factor analyses used a maximum likelihood factoring method with an </w:t>
      </w:r>
      <w:r w:rsidR="0010395C">
        <w:t xml:space="preserve">oblique </w:t>
      </w:r>
      <w:r w:rsidR="002C0312">
        <w:t xml:space="preserve">rotation. The first factoring stage included variables related specifically </w:t>
      </w:r>
      <w:r w:rsidR="00D841F9">
        <w:t xml:space="preserve">to </w:t>
      </w:r>
      <w:r w:rsidR="00004915">
        <w:t>vehicle ownership attitudes. The second stage focused on variables related to ride</w:t>
      </w:r>
      <w:r w:rsidR="00D841F9">
        <w:t xml:space="preserve"> </w:t>
      </w:r>
      <w:r w:rsidR="00004915">
        <w:t>sharing attitudes. Our final model incorporate</w:t>
      </w:r>
      <w:r w:rsidR="00852938">
        <w:t>s</w:t>
      </w:r>
      <w:r w:rsidR="00004915">
        <w:t xml:space="preserve"> </w:t>
      </w:r>
      <w:r w:rsidR="002D50FD">
        <w:t xml:space="preserve">five of the six factors. The description of those factors is </w:t>
      </w:r>
      <w:r w:rsidR="00D841F9">
        <w:t>as follows:</w:t>
      </w:r>
    </w:p>
    <w:p w14:paraId="7993ED59" w14:textId="38F7A319" w:rsidR="002D50FD" w:rsidRDefault="002D50FD" w:rsidP="002D50FD">
      <w:pPr>
        <w:pStyle w:val="AriaNorma"/>
        <w:numPr>
          <w:ilvl w:val="0"/>
          <w:numId w:val="4"/>
        </w:numPr>
      </w:pPr>
      <w:r>
        <w:t>Ride</w:t>
      </w:r>
      <w:r w:rsidR="00D841F9">
        <w:t xml:space="preserve"> </w:t>
      </w:r>
      <w:r>
        <w:t>sharing factor – Pro-</w:t>
      </w:r>
      <w:r w:rsidR="00D841F9">
        <w:t xml:space="preserve">ride </w:t>
      </w:r>
      <w:r>
        <w:t>sharing: Individuals who score high on this factor tended to agree with statements such as “Ride</w:t>
      </w:r>
      <w:r w:rsidR="00D841F9">
        <w:t xml:space="preserve"> </w:t>
      </w:r>
      <w:r>
        <w:t>sharing is better than using a taxi or renting a vehicle”, “Ride</w:t>
      </w:r>
      <w:r w:rsidR="00D841F9">
        <w:t xml:space="preserve"> </w:t>
      </w:r>
      <w:r>
        <w:t xml:space="preserve">sharing is safe”, and “Using smartphone applications is a great way to request a ride”. </w:t>
      </w:r>
    </w:p>
    <w:p w14:paraId="3B057767" w14:textId="48A16949" w:rsidR="002D50FD" w:rsidRDefault="002D50FD" w:rsidP="002D50FD">
      <w:pPr>
        <w:pStyle w:val="AriaNorma"/>
        <w:numPr>
          <w:ilvl w:val="0"/>
          <w:numId w:val="4"/>
        </w:numPr>
      </w:pPr>
      <w:r>
        <w:t>Ride</w:t>
      </w:r>
      <w:r w:rsidR="00D841F9">
        <w:t xml:space="preserve"> </w:t>
      </w:r>
      <w:r>
        <w:t xml:space="preserve">sharing factor – </w:t>
      </w:r>
      <w:r w:rsidR="00D841F9">
        <w:t xml:space="preserve">Single </w:t>
      </w:r>
      <w:r>
        <w:t>item: This factor was a single item, meaning that respondents who “score high” on this factor strongly agreed with the statement “Ride</w:t>
      </w:r>
      <w:r w:rsidR="00D841F9">
        <w:t xml:space="preserve"> </w:t>
      </w:r>
      <w:r>
        <w:t>-sharing is better than owning or leasing a vehicle for me”.</w:t>
      </w:r>
    </w:p>
    <w:p w14:paraId="5BC27EDC" w14:textId="77777777" w:rsidR="002D50FD" w:rsidRDefault="002D50FD" w:rsidP="002D50FD">
      <w:pPr>
        <w:pStyle w:val="AriaNorma"/>
        <w:numPr>
          <w:ilvl w:val="0"/>
          <w:numId w:val="4"/>
        </w:numPr>
      </w:pPr>
      <w:r>
        <w:t xml:space="preserve">Vehicle ownership factor – Pro-vehicle ownership: Individuals who score high on this factor tended to agree with statements such as “Owning a vehicle is a smart investment” and “Owning/leasing a vehicle gives you a sense of freedom and </w:t>
      </w:r>
      <w:r w:rsidR="00C3322F">
        <w:t>independence”.</w:t>
      </w:r>
    </w:p>
    <w:p w14:paraId="4F89B2F6" w14:textId="77777777" w:rsidR="00C3322F" w:rsidRDefault="00C3322F" w:rsidP="002D50FD">
      <w:pPr>
        <w:pStyle w:val="AriaNorma"/>
        <w:numPr>
          <w:ilvl w:val="0"/>
          <w:numId w:val="4"/>
        </w:numPr>
      </w:pPr>
      <w:r>
        <w:t>Vehicle ownership factor – Doesn’t need to own a vehicle: Individuals who score high on this factor tended to agree with statements such as “Having transportation is necessary but owning a vehicle is not” and “Owning/leasing a vehicle is too expensive”.</w:t>
      </w:r>
    </w:p>
    <w:p w14:paraId="70A35690" w14:textId="77777777" w:rsidR="00C3322F" w:rsidRDefault="00C3322F" w:rsidP="002D50FD">
      <w:pPr>
        <w:pStyle w:val="AriaNorma"/>
        <w:numPr>
          <w:ilvl w:val="0"/>
          <w:numId w:val="4"/>
        </w:numPr>
      </w:pPr>
      <w:r>
        <w:t>Vehicle ownership factor – Adventurer/multi-tasker: Respondents who score high on this two</w:t>
      </w:r>
      <w:r w:rsidR="00FB7813">
        <w:t>-</w:t>
      </w:r>
      <w:r>
        <w:t xml:space="preserve">variable factor agreed with the statements, </w:t>
      </w:r>
      <w:bookmarkStart w:id="4" w:name="_Hlk496000371"/>
      <w:r>
        <w:t xml:space="preserve">“If I could, I’d prefer to drive a variety of vehicles rather than always drive the same one” and “I like the ability to multi-task while in a vehicle”. </w:t>
      </w:r>
    </w:p>
    <w:bookmarkEnd w:id="4"/>
    <w:p w14:paraId="453CD24A" w14:textId="757BEA8C" w:rsidR="00FC6598" w:rsidRDefault="00C538C0" w:rsidP="0047024A">
      <w:pPr>
        <w:pStyle w:val="AriaNorma"/>
        <w:ind w:firstLine="720"/>
      </w:pPr>
      <w:r>
        <w:t xml:space="preserve">Studies suggest that using a linear regression model is appropriate when a “variable has four or more [ordinal] categories,” </w:t>
      </w:r>
      <w:r>
        <w:fldChar w:fldCharType="begin" w:fldLock="1"/>
      </w:r>
      <w:r w:rsidR="001E28D0">
        <w:instrText>ADDIN CSL_CITATION { "citationItems" : [ { "id" : "ITEM-1", "itemData" : { "author" : [ { "dropping-particle" : "", "family" : "Bentler", "given" : "P.M.", "non-dropping-particle" : "", "parse-names" : false, "suffix" : "" }, { "dropping-particle" : "", "family" : "Chou", "given" : "C.P.", "non-dropping-particle" : "", "parse-names" : false, "suffix" : "" } ], "container-title" : "Sociological Methods and Research", "id" : "ITEM-1", "issue" : "1", "issued" : { "date-parts" : [ [ "1987" ] ] }, "page" : "78-117", "title" : "Practical issues in structural modeling", "type" : "article-journal", "volume" : "16" }, "uris" : [ "http://www.mendeley.com/documents/?uuid=63949221-7e45-4eba-9c9d-dbdb8d0da886", "http://www.mendeley.com/documents/?uuid=7031bec3-76c9-4d83-bf95-c51776f9a92a" ] } ], "mendeley" : { "formattedCitation" : "(Bentler &amp; Chou, 1987)", "plainTextFormattedCitation" : "(Bentler &amp; Chou, 1987)", "previouslyFormattedCitation" : "(&lt;i&gt;13&lt;/i&gt;)" }, "properties" : { "noteIndex" : 0 }, "schema" : "https://github.com/citation-style-language/schema/raw/master/csl-citation.json" }</w:instrText>
      </w:r>
      <w:r>
        <w:fldChar w:fldCharType="separate"/>
      </w:r>
      <w:r w:rsidR="001E28D0" w:rsidRPr="001E28D0">
        <w:rPr>
          <w:noProof/>
        </w:rPr>
        <w:t>(Bentler &amp; Chou, 1987)</w:t>
      </w:r>
      <w:r>
        <w:fldChar w:fldCharType="end"/>
      </w:r>
      <w:r>
        <w:t>. For this study, we use an ordinal logit model to estimate the willingness of an individual to drive for an on-demand ride sharing service such as Lyft or Uber. Our</w:t>
      </w:r>
      <w:r w:rsidR="00633F81">
        <w:t xml:space="preserve"> dependent variable, “Willingness to drive”, was condensed into 3 levels for this analysis: Not likely to drive, somewhat likely to drive, and likely to drive. The first level, not likely to drive, include</w:t>
      </w:r>
      <w:r w:rsidR="00852938">
        <w:t>s</w:t>
      </w:r>
      <w:r w:rsidR="00633F81">
        <w:t xml:space="preserve"> 1,303 responses</w:t>
      </w:r>
      <w:r w:rsidR="00D841F9">
        <w:t xml:space="preserve">, which constitutes </w:t>
      </w:r>
      <w:r w:rsidR="00633F81">
        <w:t xml:space="preserve">approximately 68% </w:t>
      </w:r>
      <w:r w:rsidR="00D841F9">
        <w:t xml:space="preserve">of </w:t>
      </w:r>
      <w:r w:rsidR="00633F81">
        <w:t>respondents. The second level, somewhat likely to drive, consist</w:t>
      </w:r>
      <w:r w:rsidR="00852938">
        <w:t>s</w:t>
      </w:r>
      <w:r w:rsidR="00633F81">
        <w:t xml:space="preserve"> of 280 responses</w:t>
      </w:r>
      <w:r w:rsidR="00D841F9">
        <w:t>,</w:t>
      </w:r>
      <w:r w:rsidR="00633F81">
        <w:t xml:space="preserve"> and the final level, likely to drive, included 333 responses. </w:t>
      </w:r>
      <w:r w:rsidR="006B2AE3" w:rsidRPr="00FA4088">
        <w:fldChar w:fldCharType="begin"/>
      </w:r>
      <w:r w:rsidR="006B2AE3" w:rsidRPr="00FA4088">
        <w:instrText xml:space="preserve"> REF _Ref486594451 \h </w:instrText>
      </w:r>
      <w:r w:rsidR="00FA4088" w:rsidRPr="00FA4088">
        <w:instrText xml:space="preserve"> \* MERGEFORMAT </w:instrText>
      </w:r>
      <w:r w:rsidR="006B2AE3" w:rsidRPr="00FA4088">
        <w:fldChar w:fldCharType="separate"/>
      </w:r>
      <w:r w:rsidR="0056653B" w:rsidRPr="0056653B">
        <w:t xml:space="preserve">Table </w:t>
      </w:r>
      <w:r w:rsidR="0056653B" w:rsidRPr="0056653B">
        <w:rPr>
          <w:noProof/>
        </w:rPr>
        <w:t>2</w:t>
      </w:r>
      <w:r w:rsidR="006B2AE3" w:rsidRPr="00FA4088">
        <w:fldChar w:fldCharType="end"/>
      </w:r>
      <w:r w:rsidR="006B2AE3">
        <w:t>,</w:t>
      </w:r>
      <w:r w:rsidR="00D841F9">
        <w:t xml:space="preserve">  below,</w:t>
      </w:r>
      <w:r w:rsidR="00633F81">
        <w:t xml:space="preserve"> presents</w:t>
      </w:r>
      <w:r w:rsidR="00C04178">
        <w:t xml:space="preserve"> some descripti</w:t>
      </w:r>
      <w:r w:rsidR="00FB7813">
        <w:t>ve statistics for the variables tested to model the willingness to drive</w:t>
      </w:r>
      <w:r w:rsidR="00D841F9">
        <w:t>,</w:t>
      </w:r>
      <w:r w:rsidR="00C04178">
        <w:t xml:space="preserve"> including</w:t>
      </w:r>
      <w:r w:rsidR="00633F81">
        <w:t xml:space="preserve"> the </w:t>
      </w:r>
      <w:r w:rsidR="00C04178">
        <w:t xml:space="preserve">mean, </w:t>
      </w:r>
      <w:r w:rsidR="00AE15EE">
        <w:t>median</w:t>
      </w:r>
      <w:r w:rsidR="00C04178">
        <w:t>, and standard deviation in</w:t>
      </w:r>
      <w:r w:rsidR="00AE15EE">
        <w:t xml:space="preserve"> </w:t>
      </w:r>
      <w:r w:rsidR="00633F81">
        <w:t xml:space="preserve">age, income, </w:t>
      </w:r>
      <w:r w:rsidR="00C04178">
        <w:t xml:space="preserve">number of children, </w:t>
      </w:r>
      <w:r w:rsidR="00FB7813">
        <w:t>and VMT</w:t>
      </w:r>
      <w:r w:rsidR="00633F81">
        <w:t xml:space="preserve"> for each willingness level. </w:t>
      </w:r>
      <w:r w:rsidR="00FB7813">
        <w:t>Furthermore, it includes some count information for categorical variables</w:t>
      </w:r>
      <w:r w:rsidR="00D841F9">
        <w:t>,</w:t>
      </w:r>
      <w:r w:rsidR="00FB7813">
        <w:t xml:space="preserve"> such as level of education and gender. </w:t>
      </w:r>
      <w:r w:rsidR="00D741A0">
        <w:t>The average age of the individuals who indicated that they were likely to drive for a ride sharing service is approximately 33 years old with a standard deviation of 10.34 year</w:t>
      </w:r>
      <w:r w:rsidR="001815FB">
        <w:t xml:space="preserve">s. Furthermore, those with children indicate a higher willingness to drive than those without. The wealthiest individuals in our sample also indicated that they are likely to drive for an on-demand ride sharing service. </w:t>
      </w:r>
      <w:r w:rsidR="00FB7813">
        <w:t xml:space="preserve"> </w:t>
      </w:r>
      <w:r w:rsidR="00FC6598">
        <w:br w:type="page"/>
      </w:r>
    </w:p>
    <w:p w14:paraId="495C4403" w14:textId="00495E98" w:rsidR="00FC6598" w:rsidRPr="000303DA" w:rsidRDefault="00FC6598" w:rsidP="0047024A">
      <w:pPr>
        <w:pStyle w:val="AriaNorma"/>
        <w:jc w:val="left"/>
        <w:rPr>
          <w:b/>
        </w:rPr>
      </w:pPr>
      <w:bookmarkStart w:id="5" w:name="_Ref486594451"/>
      <w:r w:rsidRPr="000303DA">
        <w:rPr>
          <w:b/>
          <w:caps/>
        </w:rPr>
        <w:lastRenderedPageBreak/>
        <w:t>Table</w:t>
      </w:r>
      <w:r w:rsidRPr="000303DA">
        <w:rPr>
          <w:b/>
        </w:rPr>
        <w:t xml:space="preserve"> </w:t>
      </w:r>
      <w:r w:rsidR="00174988" w:rsidRPr="000303DA">
        <w:rPr>
          <w:b/>
        </w:rPr>
        <w:fldChar w:fldCharType="begin"/>
      </w:r>
      <w:r w:rsidR="00174988" w:rsidRPr="000303DA">
        <w:rPr>
          <w:b/>
        </w:rPr>
        <w:instrText xml:space="preserve"> SEQ Table \* ARABIC </w:instrText>
      </w:r>
      <w:r w:rsidR="00174988" w:rsidRPr="000303DA">
        <w:rPr>
          <w:b/>
        </w:rPr>
        <w:fldChar w:fldCharType="separate"/>
      </w:r>
      <w:r w:rsidR="0056653B">
        <w:rPr>
          <w:b/>
          <w:noProof/>
        </w:rPr>
        <w:t>2</w:t>
      </w:r>
      <w:r w:rsidR="00174988" w:rsidRPr="000303DA">
        <w:rPr>
          <w:b/>
          <w:noProof/>
        </w:rPr>
        <w:fldChar w:fldCharType="end"/>
      </w:r>
      <w:bookmarkEnd w:id="5"/>
      <w:r w:rsidRPr="000303DA">
        <w:rPr>
          <w:b/>
        </w:rPr>
        <w:t xml:space="preserve"> Sample </w:t>
      </w:r>
      <w:proofErr w:type="spellStart"/>
      <w:r w:rsidR="00C108C2" w:rsidRPr="000303DA">
        <w:rPr>
          <w:b/>
        </w:rPr>
        <w:t>descriptive</w:t>
      </w:r>
      <w:r w:rsidR="00602580">
        <w:rPr>
          <w:b/>
        </w:rPr>
        <w:t>s</w:t>
      </w:r>
      <w:proofErr w:type="spellEnd"/>
      <w:r w:rsidRPr="000303DA">
        <w:rPr>
          <w:b/>
        </w:rPr>
        <w:t xml:space="preserve"> of dependent variable</w:t>
      </w:r>
    </w:p>
    <w:tbl>
      <w:tblPr>
        <w:tblW w:w="10530" w:type="dxa"/>
        <w:tblInd w:w="-612" w:type="dxa"/>
        <w:tblLayout w:type="fixed"/>
        <w:tblCellMar>
          <w:top w:w="15" w:type="dxa"/>
          <w:bottom w:w="15" w:type="dxa"/>
        </w:tblCellMar>
        <w:tblLook w:val="04A0" w:firstRow="1" w:lastRow="0" w:firstColumn="1" w:lastColumn="0" w:noHBand="0" w:noVBand="1"/>
      </w:tblPr>
      <w:tblGrid>
        <w:gridCol w:w="2880"/>
        <w:gridCol w:w="2520"/>
        <w:gridCol w:w="1770"/>
        <w:gridCol w:w="1770"/>
        <w:gridCol w:w="1590"/>
      </w:tblGrid>
      <w:tr w:rsidR="00D741A0" w:rsidRPr="0047024A" w14:paraId="7E4CC26E" w14:textId="77777777" w:rsidTr="0047024A">
        <w:trPr>
          <w:trHeight w:val="55"/>
        </w:trPr>
        <w:tc>
          <w:tcPr>
            <w:tcW w:w="5400" w:type="dxa"/>
            <w:gridSpan w:val="2"/>
            <w:vMerge w:val="restart"/>
            <w:tcBorders>
              <w:top w:val="single" w:sz="4" w:space="0" w:color="auto"/>
              <w:left w:val="single" w:sz="4" w:space="0" w:color="auto"/>
              <w:bottom w:val="nil"/>
              <w:right w:val="nil"/>
            </w:tcBorders>
            <w:vAlign w:val="bottom"/>
            <w:hideMark/>
          </w:tcPr>
          <w:p w14:paraId="73AA0CD7" w14:textId="77777777" w:rsidR="00D741A0" w:rsidRPr="0047024A" w:rsidRDefault="00D741A0" w:rsidP="009A4AC4">
            <w:pPr>
              <w:rPr>
                <w:rFonts w:eastAsia="Times New Roman"/>
                <w:color w:val="000000"/>
                <w:sz w:val="22"/>
                <w:szCs w:val="22"/>
              </w:rPr>
            </w:pPr>
            <w:r w:rsidRPr="0047024A">
              <w:rPr>
                <w:rFonts w:eastAsia="Times New Roman"/>
                <w:color w:val="000000"/>
                <w:sz w:val="22"/>
                <w:szCs w:val="22"/>
              </w:rPr>
              <w:t xml:space="preserve"> </w:t>
            </w:r>
          </w:p>
        </w:tc>
        <w:tc>
          <w:tcPr>
            <w:tcW w:w="5130" w:type="dxa"/>
            <w:gridSpan w:val="3"/>
            <w:tcBorders>
              <w:top w:val="single" w:sz="4" w:space="0" w:color="auto"/>
              <w:left w:val="single" w:sz="4" w:space="0" w:color="auto"/>
              <w:bottom w:val="single" w:sz="4" w:space="0" w:color="auto"/>
              <w:right w:val="single" w:sz="4" w:space="0" w:color="auto"/>
            </w:tcBorders>
            <w:vAlign w:val="bottom"/>
            <w:hideMark/>
          </w:tcPr>
          <w:p w14:paraId="5DBB8792" w14:textId="77777777" w:rsidR="00D741A0" w:rsidRPr="0047024A" w:rsidRDefault="00D741A0" w:rsidP="00E617D8">
            <w:pPr>
              <w:rPr>
                <w:rFonts w:eastAsia="Times New Roman"/>
                <w:color w:val="000000"/>
                <w:sz w:val="22"/>
                <w:szCs w:val="22"/>
              </w:rPr>
            </w:pPr>
            <w:r w:rsidRPr="0047024A">
              <w:rPr>
                <w:rFonts w:eastAsia="Times New Roman"/>
                <w:color w:val="000000"/>
                <w:sz w:val="22"/>
                <w:szCs w:val="22"/>
              </w:rPr>
              <w:t>Willingness to drive level</w:t>
            </w:r>
          </w:p>
        </w:tc>
      </w:tr>
      <w:tr w:rsidR="00D741A0" w:rsidRPr="0047024A" w14:paraId="494E5C9C" w14:textId="77777777" w:rsidTr="0047024A">
        <w:trPr>
          <w:trHeight w:val="200"/>
        </w:trPr>
        <w:tc>
          <w:tcPr>
            <w:tcW w:w="5400" w:type="dxa"/>
            <w:gridSpan w:val="2"/>
            <w:vMerge/>
            <w:tcBorders>
              <w:left w:val="single" w:sz="4" w:space="0" w:color="auto"/>
              <w:bottom w:val="nil"/>
              <w:right w:val="nil"/>
            </w:tcBorders>
            <w:vAlign w:val="bottom"/>
            <w:hideMark/>
          </w:tcPr>
          <w:p w14:paraId="61CBE05B" w14:textId="77777777" w:rsidR="00D741A0" w:rsidRPr="0047024A" w:rsidRDefault="00D741A0" w:rsidP="009A4AC4">
            <w:pPr>
              <w:rPr>
                <w:rFonts w:eastAsia="Times New Roman"/>
                <w:sz w:val="22"/>
                <w:szCs w:val="22"/>
              </w:rPr>
            </w:pPr>
          </w:p>
        </w:tc>
        <w:tc>
          <w:tcPr>
            <w:tcW w:w="1770" w:type="dxa"/>
            <w:tcBorders>
              <w:top w:val="single" w:sz="4" w:space="0" w:color="auto"/>
              <w:left w:val="single" w:sz="4" w:space="0" w:color="auto"/>
              <w:bottom w:val="single" w:sz="4" w:space="0" w:color="auto"/>
              <w:right w:val="single" w:sz="4" w:space="0" w:color="auto"/>
            </w:tcBorders>
            <w:vAlign w:val="bottom"/>
            <w:hideMark/>
          </w:tcPr>
          <w:p w14:paraId="656B0090" w14:textId="77777777" w:rsidR="00D741A0" w:rsidRPr="0047024A" w:rsidRDefault="00D741A0" w:rsidP="009A4AC4">
            <w:pPr>
              <w:rPr>
                <w:rFonts w:eastAsia="Times New Roman"/>
                <w:color w:val="000000"/>
                <w:sz w:val="22"/>
                <w:szCs w:val="22"/>
              </w:rPr>
            </w:pPr>
            <w:r w:rsidRPr="0047024A">
              <w:rPr>
                <w:rFonts w:eastAsia="Times New Roman"/>
                <w:color w:val="000000"/>
                <w:sz w:val="22"/>
                <w:szCs w:val="22"/>
              </w:rPr>
              <w:t>Not likely to drive</w:t>
            </w:r>
          </w:p>
        </w:tc>
        <w:tc>
          <w:tcPr>
            <w:tcW w:w="1770" w:type="dxa"/>
            <w:tcBorders>
              <w:top w:val="single" w:sz="4" w:space="0" w:color="auto"/>
              <w:left w:val="single" w:sz="4" w:space="0" w:color="auto"/>
              <w:bottom w:val="single" w:sz="4" w:space="0" w:color="auto"/>
              <w:right w:val="single" w:sz="4" w:space="0" w:color="auto"/>
            </w:tcBorders>
            <w:vAlign w:val="bottom"/>
            <w:hideMark/>
          </w:tcPr>
          <w:p w14:paraId="550177AB" w14:textId="77777777" w:rsidR="00D741A0" w:rsidRPr="0047024A" w:rsidRDefault="00D741A0" w:rsidP="009A4AC4">
            <w:pPr>
              <w:rPr>
                <w:rFonts w:eastAsia="Times New Roman"/>
                <w:color w:val="000000"/>
                <w:sz w:val="22"/>
                <w:szCs w:val="22"/>
              </w:rPr>
            </w:pPr>
            <w:r w:rsidRPr="0047024A">
              <w:rPr>
                <w:rFonts w:eastAsia="Times New Roman"/>
                <w:color w:val="000000"/>
                <w:sz w:val="22"/>
                <w:szCs w:val="22"/>
              </w:rPr>
              <w:t>Somewhat likely to drive</w:t>
            </w:r>
          </w:p>
        </w:tc>
        <w:tc>
          <w:tcPr>
            <w:tcW w:w="1590" w:type="dxa"/>
            <w:tcBorders>
              <w:top w:val="single" w:sz="4" w:space="0" w:color="auto"/>
              <w:left w:val="single" w:sz="4" w:space="0" w:color="auto"/>
              <w:bottom w:val="single" w:sz="4" w:space="0" w:color="auto"/>
              <w:right w:val="single" w:sz="4" w:space="0" w:color="auto"/>
            </w:tcBorders>
            <w:vAlign w:val="bottom"/>
            <w:hideMark/>
          </w:tcPr>
          <w:p w14:paraId="3458AF6B" w14:textId="77777777" w:rsidR="00D741A0" w:rsidRPr="0047024A" w:rsidRDefault="00D741A0" w:rsidP="009A4AC4">
            <w:pPr>
              <w:rPr>
                <w:rFonts w:eastAsia="Times New Roman"/>
                <w:color w:val="000000"/>
                <w:sz w:val="22"/>
                <w:szCs w:val="22"/>
              </w:rPr>
            </w:pPr>
            <w:r w:rsidRPr="0047024A">
              <w:rPr>
                <w:rFonts w:eastAsia="Times New Roman"/>
                <w:color w:val="000000"/>
                <w:sz w:val="22"/>
                <w:szCs w:val="22"/>
              </w:rPr>
              <w:t>Likely to drive</w:t>
            </w:r>
          </w:p>
        </w:tc>
      </w:tr>
      <w:tr w:rsidR="00D741A0" w:rsidRPr="0047024A" w14:paraId="3386F347" w14:textId="77777777" w:rsidTr="0047024A">
        <w:trPr>
          <w:trHeight w:val="55"/>
        </w:trPr>
        <w:tc>
          <w:tcPr>
            <w:tcW w:w="2880" w:type="dxa"/>
            <w:vMerge w:val="restart"/>
            <w:tcBorders>
              <w:top w:val="single" w:sz="4" w:space="0" w:color="auto"/>
              <w:left w:val="single" w:sz="4" w:space="0" w:color="auto"/>
              <w:bottom w:val="nil"/>
              <w:right w:val="single" w:sz="4" w:space="0" w:color="auto"/>
            </w:tcBorders>
            <w:vAlign w:val="center"/>
            <w:hideMark/>
          </w:tcPr>
          <w:p w14:paraId="5E43A41D" w14:textId="77777777" w:rsidR="009A4AC4" w:rsidRPr="0047024A" w:rsidRDefault="009A4AC4" w:rsidP="00E617D8">
            <w:pPr>
              <w:jc w:val="center"/>
              <w:rPr>
                <w:rFonts w:eastAsia="Times New Roman"/>
                <w:color w:val="000000"/>
                <w:sz w:val="22"/>
                <w:szCs w:val="22"/>
              </w:rPr>
            </w:pPr>
            <w:r w:rsidRPr="0047024A">
              <w:rPr>
                <w:rFonts w:eastAsia="Times New Roman"/>
                <w:color w:val="000000"/>
                <w:sz w:val="22"/>
                <w:szCs w:val="22"/>
              </w:rPr>
              <w:t>Age</w:t>
            </w:r>
          </w:p>
        </w:tc>
        <w:tc>
          <w:tcPr>
            <w:tcW w:w="2520" w:type="dxa"/>
            <w:tcBorders>
              <w:top w:val="single" w:sz="4" w:space="0" w:color="auto"/>
              <w:left w:val="single" w:sz="4" w:space="0" w:color="auto"/>
              <w:bottom w:val="single" w:sz="4" w:space="0" w:color="auto"/>
              <w:right w:val="single" w:sz="4" w:space="0" w:color="auto"/>
            </w:tcBorders>
            <w:vAlign w:val="bottom"/>
            <w:hideMark/>
          </w:tcPr>
          <w:p w14:paraId="63FBC566"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Mean</w:t>
            </w:r>
          </w:p>
        </w:tc>
        <w:tc>
          <w:tcPr>
            <w:tcW w:w="1770" w:type="dxa"/>
            <w:tcBorders>
              <w:top w:val="single" w:sz="4" w:space="0" w:color="auto"/>
              <w:left w:val="single" w:sz="4" w:space="0" w:color="auto"/>
              <w:bottom w:val="single" w:sz="4" w:space="0" w:color="auto"/>
              <w:right w:val="single" w:sz="4" w:space="0" w:color="auto"/>
            </w:tcBorders>
            <w:vAlign w:val="bottom"/>
            <w:hideMark/>
          </w:tcPr>
          <w:p w14:paraId="4CD0C43A"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38.86</w:t>
            </w:r>
          </w:p>
        </w:tc>
        <w:tc>
          <w:tcPr>
            <w:tcW w:w="1770" w:type="dxa"/>
            <w:tcBorders>
              <w:top w:val="single" w:sz="4" w:space="0" w:color="auto"/>
              <w:left w:val="single" w:sz="4" w:space="0" w:color="auto"/>
              <w:bottom w:val="single" w:sz="4" w:space="0" w:color="auto"/>
              <w:right w:val="single" w:sz="4" w:space="0" w:color="auto"/>
            </w:tcBorders>
            <w:vAlign w:val="bottom"/>
            <w:hideMark/>
          </w:tcPr>
          <w:p w14:paraId="0004CDAD"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33.67</w:t>
            </w:r>
          </w:p>
        </w:tc>
        <w:tc>
          <w:tcPr>
            <w:tcW w:w="1590" w:type="dxa"/>
            <w:tcBorders>
              <w:top w:val="single" w:sz="4" w:space="0" w:color="auto"/>
              <w:left w:val="single" w:sz="4" w:space="0" w:color="auto"/>
              <w:bottom w:val="single" w:sz="4" w:space="0" w:color="auto"/>
              <w:right w:val="single" w:sz="4" w:space="0" w:color="auto"/>
            </w:tcBorders>
            <w:vAlign w:val="bottom"/>
            <w:hideMark/>
          </w:tcPr>
          <w:p w14:paraId="535308D7"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32.77</w:t>
            </w:r>
          </w:p>
        </w:tc>
      </w:tr>
      <w:tr w:rsidR="00D741A0" w:rsidRPr="0047024A" w14:paraId="197F9CFA" w14:textId="77777777" w:rsidTr="0047024A">
        <w:trPr>
          <w:trHeight w:val="55"/>
        </w:trPr>
        <w:tc>
          <w:tcPr>
            <w:tcW w:w="2880" w:type="dxa"/>
            <w:vMerge/>
            <w:tcBorders>
              <w:top w:val="single" w:sz="4" w:space="0" w:color="auto"/>
              <w:left w:val="single" w:sz="4" w:space="0" w:color="auto"/>
              <w:bottom w:val="nil"/>
              <w:right w:val="single" w:sz="4" w:space="0" w:color="auto"/>
            </w:tcBorders>
            <w:vAlign w:val="center"/>
            <w:hideMark/>
          </w:tcPr>
          <w:p w14:paraId="5B2FC3F5" w14:textId="77777777" w:rsidR="009A4AC4" w:rsidRPr="0047024A" w:rsidRDefault="009A4AC4" w:rsidP="0047024A">
            <w:pPr>
              <w:jc w:val="center"/>
              <w:rPr>
                <w:rFonts w:eastAsia="Times New Roman"/>
                <w:color w:val="000000"/>
                <w:sz w:val="22"/>
                <w:szCs w:val="22"/>
              </w:rPr>
            </w:pPr>
          </w:p>
        </w:tc>
        <w:tc>
          <w:tcPr>
            <w:tcW w:w="2520" w:type="dxa"/>
            <w:tcBorders>
              <w:top w:val="single" w:sz="4" w:space="0" w:color="auto"/>
              <w:left w:val="single" w:sz="4" w:space="0" w:color="auto"/>
              <w:bottom w:val="single" w:sz="4" w:space="0" w:color="auto"/>
              <w:right w:val="single" w:sz="4" w:space="0" w:color="auto"/>
            </w:tcBorders>
            <w:vAlign w:val="bottom"/>
            <w:hideMark/>
          </w:tcPr>
          <w:p w14:paraId="527D6DB0"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Median</w:t>
            </w:r>
          </w:p>
        </w:tc>
        <w:tc>
          <w:tcPr>
            <w:tcW w:w="1770" w:type="dxa"/>
            <w:tcBorders>
              <w:top w:val="single" w:sz="4" w:space="0" w:color="auto"/>
              <w:left w:val="single" w:sz="4" w:space="0" w:color="auto"/>
              <w:bottom w:val="single" w:sz="4" w:space="0" w:color="auto"/>
              <w:right w:val="single" w:sz="4" w:space="0" w:color="auto"/>
            </w:tcBorders>
            <w:vAlign w:val="bottom"/>
            <w:hideMark/>
          </w:tcPr>
          <w:p w14:paraId="30E5D10E"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36</w:t>
            </w:r>
          </w:p>
        </w:tc>
        <w:tc>
          <w:tcPr>
            <w:tcW w:w="1770" w:type="dxa"/>
            <w:tcBorders>
              <w:top w:val="single" w:sz="4" w:space="0" w:color="auto"/>
              <w:left w:val="single" w:sz="4" w:space="0" w:color="auto"/>
              <w:bottom w:val="single" w:sz="4" w:space="0" w:color="auto"/>
              <w:right w:val="single" w:sz="4" w:space="0" w:color="auto"/>
            </w:tcBorders>
            <w:vAlign w:val="bottom"/>
            <w:hideMark/>
          </w:tcPr>
          <w:p w14:paraId="7B91D0F0"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31</w:t>
            </w:r>
          </w:p>
        </w:tc>
        <w:tc>
          <w:tcPr>
            <w:tcW w:w="1590" w:type="dxa"/>
            <w:tcBorders>
              <w:top w:val="single" w:sz="4" w:space="0" w:color="auto"/>
              <w:left w:val="single" w:sz="4" w:space="0" w:color="auto"/>
              <w:bottom w:val="single" w:sz="4" w:space="0" w:color="auto"/>
              <w:right w:val="single" w:sz="4" w:space="0" w:color="auto"/>
            </w:tcBorders>
            <w:vAlign w:val="bottom"/>
            <w:hideMark/>
          </w:tcPr>
          <w:p w14:paraId="240972A3"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31</w:t>
            </w:r>
          </w:p>
        </w:tc>
      </w:tr>
      <w:tr w:rsidR="00D741A0" w:rsidRPr="00E617D8" w14:paraId="33B38938" w14:textId="77777777" w:rsidTr="0047024A">
        <w:trPr>
          <w:trHeight w:val="55"/>
        </w:trPr>
        <w:tc>
          <w:tcPr>
            <w:tcW w:w="2880" w:type="dxa"/>
            <w:vMerge/>
            <w:tcBorders>
              <w:top w:val="single" w:sz="4" w:space="0" w:color="auto"/>
              <w:left w:val="single" w:sz="4" w:space="0" w:color="auto"/>
              <w:bottom w:val="nil"/>
              <w:right w:val="single" w:sz="4" w:space="0" w:color="auto"/>
            </w:tcBorders>
            <w:vAlign w:val="center"/>
            <w:hideMark/>
          </w:tcPr>
          <w:p w14:paraId="4FB5DA6B" w14:textId="77777777" w:rsidR="009A4AC4" w:rsidRPr="0047024A" w:rsidRDefault="009A4AC4" w:rsidP="0047024A">
            <w:pPr>
              <w:jc w:val="center"/>
              <w:rPr>
                <w:rFonts w:eastAsia="Times New Roman"/>
                <w:color w:val="000000"/>
                <w:sz w:val="22"/>
                <w:szCs w:val="22"/>
              </w:rPr>
            </w:pPr>
          </w:p>
        </w:tc>
        <w:tc>
          <w:tcPr>
            <w:tcW w:w="2520" w:type="dxa"/>
            <w:tcBorders>
              <w:top w:val="single" w:sz="4" w:space="0" w:color="auto"/>
              <w:left w:val="single" w:sz="4" w:space="0" w:color="auto"/>
              <w:bottom w:val="single" w:sz="4" w:space="0" w:color="auto"/>
              <w:right w:val="single" w:sz="4" w:space="0" w:color="auto"/>
            </w:tcBorders>
            <w:vAlign w:val="bottom"/>
            <w:hideMark/>
          </w:tcPr>
          <w:p w14:paraId="0E890C2C"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Standard Deviation</w:t>
            </w:r>
          </w:p>
        </w:tc>
        <w:tc>
          <w:tcPr>
            <w:tcW w:w="1770" w:type="dxa"/>
            <w:tcBorders>
              <w:top w:val="single" w:sz="4" w:space="0" w:color="auto"/>
              <w:left w:val="nil"/>
              <w:bottom w:val="single" w:sz="4" w:space="0" w:color="auto"/>
              <w:right w:val="single" w:sz="4" w:space="0" w:color="auto"/>
            </w:tcBorders>
            <w:noWrap/>
            <w:vAlign w:val="bottom"/>
            <w:hideMark/>
          </w:tcPr>
          <w:p w14:paraId="3AA4AA88"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4.47</w:t>
            </w:r>
          </w:p>
        </w:tc>
        <w:tc>
          <w:tcPr>
            <w:tcW w:w="1770" w:type="dxa"/>
            <w:tcBorders>
              <w:top w:val="single" w:sz="4" w:space="0" w:color="auto"/>
              <w:left w:val="single" w:sz="4" w:space="0" w:color="auto"/>
              <w:bottom w:val="single" w:sz="4" w:space="0" w:color="auto"/>
              <w:right w:val="single" w:sz="4" w:space="0" w:color="auto"/>
            </w:tcBorders>
            <w:noWrap/>
            <w:vAlign w:val="bottom"/>
            <w:hideMark/>
          </w:tcPr>
          <w:p w14:paraId="5A2F063C"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2.18</w:t>
            </w:r>
          </w:p>
        </w:tc>
        <w:tc>
          <w:tcPr>
            <w:tcW w:w="1590" w:type="dxa"/>
            <w:tcBorders>
              <w:top w:val="single" w:sz="4" w:space="0" w:color="auto"/>
              <w:left w:val="single" w:sz="4" w:space="0" w:color="auto"/>
              <w:bottom w:val="single" w:sz="4" w:space="0" w:color="auto"/>
              <w:right w:val="single" w:sz="4" w:space="0" w:color="auto"/>
            </w:tcBorders>
            <w:noWrap/>
            <w:vAlign w:val="bottom"/>
            <w:hideMark/>
          </w:tcPr>
          <w:p w14:paraId="590F1C0A"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0.34</w:t>
            </w:r>
          </w:p>
        </w:tc>
      </w:tr>
      <w:tr w:rsidR="00D741A0" w:rsidRPr="0047024A" w14:paraId="3F479C70" w14:textId="77777777" w:rsidTr="0047024A">
        <w:trPr>
          <w:trHeight w:val="55"/>
        </w:trPr>
        <w:tc>
          <w:tcPr>
            <w:tcW w:w="2880"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09A3FE2B" w14:textId="77777777" w:rsidR="009A4AC4" w:rsidRPr="0047024A" w:rsidRDefault="009A4AC4" w:rsidP="00E617D8">
            <w:pPr>
              <w:jc w:val="center"/>
              <w:rPr>
                <w:rFonts w:eastAsia="Times New Roman"/>
                <w:color w:val="000000"/>
                <w:sz w:val="22"/>
                <w:szCs w:val="22"/>
              </w:rPr>
            </w:pPr>
            <w:r w:rsidRPr="0047024A">
              <w:rPr>
                <w:rFonts w:eastAsia="Times New Roman"/>
                <w:color w:val="000000"/>
                <w:sz w:val="22"/>
                <w:szCs w:val="22"/>
              </w:rPr>
              <w:t>Income</w:t>
            </w:r>
          </w:p>
        </w:tc>
        <w:tc>
          <w:tcPr>
            <w:tcW w:w="252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735A5C68"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Mean</w:t>
            </w:r>
          </w:p>
        </w:tc>
        <w:tc>
          <w:tcPr>
            <w:tcW w:w="177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6C980919"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 xml:space="preserve">$60,547.78 </w:t>
            </w:r>
          </w:p>
        </w:tc>
        <w:tc>
          <w:tcPr>
            <w:tcW w:w="177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1FA20616"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 xml:space="preserve">$61,511.19 </w:t>
            </w:r>
          </w:p>
        </w:tc>
        <w:tc>
          <w:tcPr>
            <w:tcW w:w="159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25D0332A"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 xml:space="preserve">$71,364.35 </w:t>
            </w:r>
          </w:p>
        </w:tc>
      </w:tr>
      <w:tr w:rsidR="00D741A0" w:rsidRPr="0047024A" w14:paraId="6EB34667" w14:textId="77777777" w:rsidTr="0047024A">
        <w:trPr>
          <w:trHeight w:val="55"/>
        </w:trPr>
        <w:tc>
          <w:tcPr>
            <w:tcW w:w="2880" w:type="dxa"/>
            <w:vMerge/>
            <w:tcBorders>
              <w:top w:val="single" w:sz="4" w:space="0" w:color="auto"/>
              <w:left w:val="single" w:sz="4" w:space="0" w:color="auto"/>
              <w:bottom w:val="single" w:sz="4" w:space="0" w:color="auto"/>
              <w:right w:val="single" w:sz="4" w:space="0" w:color="auto"/>
            </w:tcBorders>
            <w:vAlign w:val="center"/>
            <w:hideMark/>
          </w:tcPr>
          <w:p w14:paraId="394947C9" w14:textId="77777777" w:rsidR="009A4AC4" w:rsidRPr="0047024A" w:rsidRDefault="009A4AC4" w:rsidP="0047024A">
            <w:pPr>
              <w:jc w:val="center"/>
              <w:rPr>
                <w:rFonts w:eastAsia="Times New Roman"/>
                <w:color w:val="000000"/>
                <w:sz w:val="22"/>
                <w:szCs w:val="22"/>
              </w:rPr>
            </w:pPr>
          </w:p>
        </w:tc>
        <w:tc>
          <w:tcPr>
            <w:tcW w:w="252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4B53AE5B"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Median</w:t>
            </w:r>
          </w:p>
        </w:tc>
        <w:tc>
          <w:tcPr>
            <w:tcW w:w="177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6454A5B5"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 xml:space="preserve">$45,000.00 </w:t>
            </w:r>
          </w:p>
        </w:tc>
        <w:tc>
          <w:tcPr>
            <w:tcW w:w="177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1E6609FE"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 xml:space="preserve">$62,500.00 </w:t>
            </w:r>
          </w:p>
        </w:tc>
        <w:tc>
          <w:tcPr>
            <w:tcW w:w="159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4B9A04B4"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 xml:space="preserve">$62,500.00 </w:t>
            </w:r>
          </w:p>
        </w:tc>
      </w:tr>
      <w:tr w:rsidR="00D741A0" w:rsidRPr="0047024A" w14:paraId="6AE4D2E1" w14:textId="77777777" w:rsidTr="0047024A">
        <w:trPr>
          <w:trHeight w:val="55"/>
        </w:trPr>
        <w:tc>
          <w:tcPr>
            <w:tcW w:w="2880" w:type="dxa"/>
            <w:vMerge/>
            <w:tcBorders>
              <w:top w:val="single" w:sz="4" w:space="0" w:color="auto"/>
              <w:left w:val="single" w:sz="4" w:space="0" w:color="auto"/>
              <w:bottom w:val="single" w:sz="4" w:space="0" w:color="auto"/>
              <w:right w:val="single" w:sz="4" w:space="0" w:color="auto"/>
            </w:tcBorders>
            <w:vAlign w:val="center"/>
            <w:hideMark/>
          </w:tcPr>
          <w:p w14:paraId="6EA0D587" w14:textId="77777777" w:rsidR="009A4AC4" w:rsidRPr="0047024A" w:rsidRDefault="009A4AC4" w:rsidP="0047024A">
            <w:pPr>
              <w:jc w:val="center"/>
              <w:rPr>
                <w:rFonts w:eastAsia="Times New Roman"/>
                <w:color w:val="000000"/>
                <w:sz w:val="22"/>
                <w:szCs w:val="22"/>
              </w:rPr>
            </w:pPr>
          </w:p>
        </w:tc>
        <w:tc>
          <w:tcPr>
            <w:tcW w:w="252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2B2C7C7A"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Standard Deviation</w:t>
            </w:r>
          </w:p>
        </w:tc>
        <w:tc>
          <w:tcPr>
            <w:tcW w:w="177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4B02577"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 xml:space="preserve">$45,133.18 </w:t>
            </w:r>
          </w:p>
        </w:tc>
        <w:tc>
          <w:tcPr>
            <w:tcW w:w="177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549A3B91"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45,087.84</w:t>
            </w:r>
          </w:p>
        </w:tc>
        <w:tc>
          <w:tcPr>
            <w:tcW w:w="159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3BEC14C0"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48,427.53</w:t>
            </w:r>
          </w:p>
        </w:tc>
      </w:tr>
      <w:tr w:rsidR="00D741A0" w:rsidRPr="0047024A" w14:paraId="52A53AB2" w14:textId="77777777" w:rsidTr="0047024A">
        <w:trPr>
          <w:trHeight w:val="55"/>
        </w:trPr>
        <w:tc>
          <w:tcPr>
            <w:tcW w:w="2880" w:type="dxa"/>
            <w:vMerge w:val="restart"/>
            <w:tcBorders>
              <w:top w:val="single" w:sz="4" w:space="0" w:color="auto"/>
              <w:left w:val="single" w:sz="4" w:space="0" w:color="auto"/>
              <w:bottom w:val="single" w:sz="4" w:space="0" w:color="auto"/>
              <w:right w:val="single" w:sz="4" w:space="0" w:color="auto"/>
            </w:tcBorders>
            <w:vAlign w:val="center"/>
            <w:hideMark/>
          </w:tcPr>
          <w:p w14:paraId="677AE65D" w14:textId="77777777" w:rsidR="009A4AC4" w:rsidRPr="0047024A" w:rsidRDefault="009A4AC4" w:rsidP="00E617D8">
            <w:pPr>
              <w:jc w:val="center"/>
              <w:rPr>
                <w:rFonts w:eastAsia="Times New Roman"/>
                <w:color w:val="000000"/>
                <w:sz w:val="22"/>
                <w:szCs w:val="22"/>
              </w:rPr>
            </w:pPr>
            <w:r w:rsidRPr="0047024A">
              <w:rPr>
                <w:rFonts w:eastAsia="Times New Roman"/>
                <w:color w:val="000000"/>
                <w:sz w:val="22"/>
                <w:szCs w:val="22"/>
              </w:rPr>
              <w:t>Number of Children</w:t>
            </w:r>
          </w:p>
        </w:tc>
        <w:tc>
          <w:tcPr>
            <w:tcW w:w="2520" w:type="dxa"/>
            <w:tcBorders>
              <w:top w:val="single" w:sz="4" w:space="0" w:color="auto"/>
              <w:left w:val="single" w:sz="4" w:space="0" w:color="auto"/>
              <w:bottom w:val="single" w:sz="4" w:space="0" w:color="auto"/>
              <w:right w:val="single" w:sz="4" w:space="0" w:color="auto"/>
            </w:tcBorders>
            <w:vAlign w:val="bottom"/>
            <w:hideMark/>
          </w:tcPr>
          <w:p w14:paraId="70E47BE3"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Mean</w:t>
            </w:r>
          </w:p>
        </w:tc>
        <w:tc>
          <w:tcPr>
            <w:tcW w:w="1770" w:type="dxa"/>
            <w:tcBorders>
              <w:top w:val="single" w:sz="4" w:space="0" w:color="auto"/>
              <w:left w:val="single" w:sz="4" w:space="0" w:color="auto"/>
              <w:bottom w:val="single" w:sz="4" w:space="0" w:color="auto"/>
              <w:right w:val="single" w:sz="4" w:space="0" w:color="auto"/>
            </w:tcBorders>
            <w:vAlign w:val="bottom"/>
            <w:hideMark/>
          </w:tcPr>
          <w:p w14:paraId="0871A835"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56</w:t>
            </w:r>
          </w:p>
        </w:tc>
        <w:tc>
          <w:tcPr>
            <w:tcW w:w="1770" w:type="dxa"/>
            <w:tcBorders>
              <w:top w:val="single" w:sz="4" w:space="0" w:color="auto"/>
              <w:left w:val="single" w:sz="4" w:space="0" w:color="auto"/>
              <w:bottom w:val="single" w:sz="4" w:space="0" w:color="auto"/>
              <w:right w:val="single" w:sz="4" w:space="0" w:color="auto"/>
            </w:tcBorders>
            <w:vAlign w:val="bottom"/>
            <w:hideMark/>
          </w:tcPr>
          <w:p w14:paraId="0B4EACBC"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70</w:t>
            </w:r>
          </w:p>
        </w:tc>
        <w:tc>
          <w:tcPr>
            <w:tcW w:w="1590" w:type="dxa"/>
            <w:tcBorders>
              <w:top w:val="single" w:sz="4" w:space="0" w:color="auto"/>
              <w:left w:val="single" w:sz="4" w:space="0" w:color="auto"/>
              <w:bottom w:val="single" w:sz="4" w:space="0" w:color="auto"/>
              <w:right w:val="single" w:sz="4" w:space="0" w:color="auto"/>
            </w:tcBorders>
            <w:vAlign w:val="bottom"/>
            <w:hideMark/>
          </w:tcPr>
          <w:p w14:paraId="6445539B"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98</w:t>
            </w:r>
          </w:p>
        </w:tc>
      </w:tr>
      <w:tr w:rsidR="00D741A0" w:rsidRPr="0047024A" w14:paraId="7AD5E1C1" w14:textId="77777777" w:rsidTr="0047024A">
        <w:trPr>
          <w:trHeight w:val="55"/>
        </w:trPr>
        <w:tc>
          <w:tcPr>
            <w:tcW w:w="2880" w:type="dxa"/>
            <w:vMerge/>
            <w:tcBorders>
              <w:top w:val="single" w:sz="4" w:space="0" w:color="auto"/>
              <w:left w:val="single" w:sz="4" w:space="0" w:color="auto"/>
              <w:bottom w:val="single" w:sz="4" w:space="0" w:color="auto"/>
              <w:right w:val="single" w:sz="4" w:space="0" w:color="auto"/>
            </w:tcBorders>
            <w:vAlign w:val="center"/>
            <w:hideMark/>
          </w:tcPr>
          <w:p w14:paraId="27C9B341" w14:textId="77777777" w:rsidR="009A4AC4" w:rsidRPr="0047024A" w:rsidRDefault="009A4AC4" w:rsidP="0047024A">
            <w:pPr>
              <w:jc w:val="center"/>
              <w:rPr>
                <w:rFonts w:eastAsia="Times New Roman"/>
                <w:color w:val="000000"/>
                <w:sz w:val="22"/>
                <w:szCs w:val="22"/>
              </w:rPr>
            </w:pPr>
          </w:p>
        </w:tc>
        <w:tc>
          <w:tcPr>
            <w:tcW w:w="2520" w:type="dxa"/>
            <w:tcBorders>
              <w:top w:val="single" w:sz="4" w:space="0" w:color="auto"/>
              <w:left w:val="single" w:sz="4" w:space="0" w:color="auto"/>
              <w:bottom w:val="single" w:sz="4" w:space="0" w:color="auto"/>
              <w:right w:val="single" w:sz="4" w:space="0" w:color="auto"/>
            </w:tcBorders>
            <w:vAlign w:val="bottom"/>
            <w:hideMark/>
          </w:tcPr>
          <w:p w14:paraId="7FEE905D"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Median</w:t>
            </w:r>
          </w:p>
        </w:tc>
        <w:tc>
          <w:tcPr>
            <w:tcW w:w="1770" w:type="dxa"/>
            <w:tcBorders>
              <w:top w:val="single" w:sz="4" w:space="0" w:color="auto"/>
              <w:left w:val="single" w:sz="4" w:space="0" w:color="auto"/>
              <w:bottom w:val="single" w:sz="4" w:space="0" w:color="auto"/>
              <w:right w:val="single" w:sz="4" w:space="0" w:color="auto"/>
            </w:tcBorders>
            <w:vAlign w:val="bottom"/>
            <w:hideMark/>
          </w:tcPr>
          <w:p w14:paraId="7E25321F"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w:t>
            </w:r>
          </w:p>
        </w:tc>
        <w:tc>
          <w:tcPr>
            <w:tcW w:w="1770" w:type="dxa"/>
            <w:tcBorders>
              <w:top w:val="single" w:sz="4" w:space="0" w:color="auto"/>
              <w:left w:val="single" w:sz="4" w:space="0" w:color="auto"/>
              <w:bottom w:val="single" w:sz="4" w:space="0" w:color="auto"/>
              <w:right w:val="single" w:sz="4" w:space="0" w:color="auto"/>
            </w:tcBorders>
            <w:vAlign w:val="bottom"/>
            <w:hideMark/>
          </w:tcPr>
          <w:p w14:paraId="7400D6A7"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w:t>
            </w:r>
          </w:p>
        </w:tc>
        <w:tc>
          <w:tcPr>
            <w:tcW w:w="1590" w:type="dxa"/>
            <w:tcBorders>
              <w:top w:val="single" w:sz="4" w:space="0" w:color="auto"/>
              <w:left w:val="single" w:sz="4" w:space="0" w:color="auto"/>
              <w:bottom w:val="single" w:sz="4" w:space="0" w:color="auto"/>
              <w:right w:val="single" w:sz="4" w:space="0" w:color="auto"/>
            </w:tcBorders>
            <w:vAlign w:val="bottom"/>
            <w:hideMark/>
          </w:tcPr>
          <w:p w14:paraId="5F37CD8F"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w:t>
            </w:r>
          </w:p>
        </w:tc>
      </w:tr>
      <w:tr w:rsidR="00D741A0" w:rsidRPr="0047024A" w14:paraId="14813EE1" w14:textId="77777777" w:rsidTr="0047024A">
        <w:trPr>
          <w:trHeight w:val="55"/>
        </w:trPr>
        <w:tc>
          <w:tcPr>
            <w:tcW w:w="2880" w:type="dxa"/>
            <w:vMerge/>
            <w:tcBorders>
              <w:top w:val="single" w:sz="4" w:space="0" w:color="auto"/>
              <w:left w:val="single" w:sz="4" w:space="0" w:color="auto"/>
              <w:bottom w:val="single" w:sz="4" w:space="0" w:color="auto"/>
              <w:right w:val="single" w:sz="4" w:space="0" w:color="auto"/>
            </w:tcBorders>
            <w:vAlign w:val="center"/>
            <w:hideMark/>
          </w:tcPr>
          <w:p w14:paraId="7A429E26" w14:textId="77777777" w:rsidR="009A4AC4" w:rsidRPr="0047024A" w:rsidRDefault="009A4AC4" w:rsidP="0047024A">
            <w:pPr>
              <w:jc w:val="center"/>
              <w:rPr>
                <w:rFonts w:eastAsia="Times New Roman"/>
                <w:color w:val="000000"/>
                <w:sz w:val="22"/>
                <w:szCs w:val="22"/>
              </w:rPr>
            </w:pPr>
          </w:p>
        </w:tc>
        <w:tc>
          <w:tcPr>
            <w:tcW w:w="2520" w:type="dxa"/>
            <w:tcBorders>
              <w:top w:val="single" w:sz="4" w:space="0" w:color="auto"/>
              <w:left w:val="single" w:sz="4" w:space="0" w:color="auto"/>
              <w:bottom w:val="single" w:sz="4" w:space="0" w:color="auto"/>
              <w:right w:val="single" w:sz="4" w:space="0" w:color="auto"/>
            </w:tcBorders>
            <w:vAlign w:val="bottom"/>
            <w:hideMark/>
          </w:tcPr>
          <w:p w14:paraId="68BA0D84"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Standard Deviation</w:t>
            </w:r>
          </w:p>
        </w:tc>
        <w:tc>
          <w:tcPr>
            <w:tcW w:w="1770" w:type="dxa"/>
            <w:tcBorders>
              <w:top w:val="single" w:sz="4" w:space="0" w:color="auto"/>
              <w:left w:val="single" w:sz="4" w:space="0" w:color="auto"/>
              <w:bottom w:val="single" w:sz="4" w:space="0" w:color="auto"/>
              <w:right w:val="single" w:sz="4" w:space="0" w:color="auto"/>
            </w:tcBorders>
            <w:vAlign w:val="bottom"/>
            <w:hideMark/>
          </w:tcPr>
          <w:p w14:paraId="44A56894"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99</w:t>
            </w:r>
          </w:p>
        </w:tc>
        <w:tc>
          <w:tcPr>
            <w:tcW w:w="1770" w:type="dxa"/>
            <w:tcBorders>
              <w:top w:val="single" w:sz="4" w:space="0" w:color="auto"/>
              <w:left w:val="single" w:sz="4" w:space="0" w:color="auto"/>
              <w:bottom w:val="single" w:sz="4" w:space="0" w:color="auto"/>
              <w:right w:val="single" w:sz="4" w:space="0" w:color="auto"/>
            </w:tcBorders>
            <w:vAlign w:val="bottom"/>
            <w:hideMark/>
          </w:tcPr>
          <w:p w14:paraId="18A9D7A0"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12</w:t>
            </w:r>
          </w:p>
        </w:tc>
        <w:tc>
          <w:tcPr>
            <w:tcW w:w="1590" w:type="dxa"/>
            <w:tcBorders>
              <w:top w:val="single" w:sz="4" w:space="0" w:color="auto"/>
              <w:left w:val="single" w:sz="4" w:space="0" w:color="auto"/>
              <w:bottom w:val="single" w:sz="4" w:space="0" w:color="auto"/>
              <w:right w:val="single" w:sz="4" w:space="0" w:color="auto"/>
            </w:tcBorders>
            <w:vAlign w:val="bottom"/>
            <w:hideMark/>
          </w:tcPr>
          <w:p w14:paraId="46C1D124"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12</w:t>
            </w:r>
          </w:p>
        </w:tc>
      </w:tr>
      <w:tr w:rsidR="00D741A0" w:rsidRPr="0047024A" w14:paraId="58B82945" w14:textId="77777777" w:rsidTr="0047024A">
        <w:trPr>
          <w:trHeight w:val="55"/>
        </w:trPr>
        <w:tc>
          <w:tcPr>
            <w:tcW w:w="2880" w:type="dxa"/>
            <w:vMerge w:val="restart"/>
            <w:tcBorders>
              <w:top w:val="single" w:sz="4" w:space="0" w:color="auto"/>
              <w:left w:val="single" w:sz="4" w:space="0" w:color="auto"/>
              <w:bottom w:val="nil"/>
              <w:right w:val="single" w:sz="4" w:space="0" w:color="auto"/>
            </w:tcBorders>
            <w:shd w:val="clear" w:color="000000" w:fill="D9D9D9"/>
            <w:vAlign w:val="center"/>
            <w:hideMark/>
          </w:tcPr>
          <w:p w14:paraId="3D55E753" w14:textId="63441D35" w:rsidR="009A4AC4" w:rsidRPr="0047024A" w:rsidRDefault="009A4AC4" w:rsidP="00E617D8">
            <w:pPr>
              <w:jc w:val="center"/>
              <w:rPr>
                <w:rFonts w:eastAsia="Times New Roman"/>
                <w:color w:val="000000"/>
                <w:sz w:val="22"/>
                <w:szCs w:val="22"/>
              </w:rPr>
            </w:pPr>
            <w:r w:rsidRPr="0047024A">
              <w:rPr>
                <w:rFonts w:eastAsia="Times New Roman"/>
                <w:color w:val="000000"/>
                <w:sz w:val="22"/>
                <w:szCs w:val="22"/>
              </w:rPr>
              <w:t>VMT</w:t>
            </w:r>
          </w:p>
        </w:tc>
        <w:tc>
          <w:tcPr>
            <w:tcW w:w="252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23982DBA"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Mean</w:t>
            </w:r>
          </w:p>
        </w:tc>
        <w:tc>
          <w:tcPr>
            <w:tcW w:w="177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201EF27E"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6.83</w:t>
            </w:r>
          </w:p>
        </w:tc>
        <w:tc>
          <w:tcPr>
            <w:tcW w:w="177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5E498EE8"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9.51</w:t>
            </w:r>
          </w:p>
        </w:tc>
        <w:tc>
          <w:tcPr>
            <w:tcW w:w="159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46FC50E5"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24.23</w:t>
            </w:r>
          </w:p>
        </w:tc>
      </w:tr>
      <w:tr w:rsidR="00D741A0" w:rsidRPr="0047024A" w14:paraId="1EBF272A" w14:textId="77777777" w:rsidTr="0047024A">
        <w:trPr>
          <w:trHeight w:val="55"/>
        </w:trPr>
        <w:tc>
          <w:tcPr>
            <w:tcW w:w="2880" w:type="dxa"/>
            <w:vMerge/>
            <w:tcBorders>
              <w:top w:val="single" w:sz="4" w:space="0" w:color="auto"/>
              <w:left w:val="single" w:sz="4" w:space="0" w:color="auto"/>
              <w:bottom w:val="nil"/>
              <w:right w:val="single" w:sz="4" w:space="0" w:color="auto"/>
            </w:tcBorders>
            <w:vAlign w:val="center"/>
            <w:hideMark/>
          </w:tcPr>
          <w:p w14:paraId="2C14323B" w14:textId="77777777" w:rsidR="009A4AC4" w:rsidRPr="0047024A" w:rsidRDefault="009A4AC4" w:rsidP="0047024A">
            <w:pPr>
              <w:jc w:val="center"/>
              <w:rPr>
                <w:rFonts w:eastAsia="Times New Roman"/>
                <w:color w:val="000000"/>
                <w:sz w:val="22"/>
                <w:szCs w:val="22"/>
              </w:rPr>
            </w:pPr>
          </w:p>
        </w:tc>
        <w:tc>
          <w:tcPr>
            <w:tcW w:w="252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1DD7C612"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Median</w:t>
            </w:r>
          </w:p>
        </w:tc>
        <w:tc>
          <w:tcPr>
            <w:tcW w:w="177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79D662B3"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8</w:t>
            </w:r>
          </w:p>
        </w:tc>
        <w:tc>
          <w:tcPr>
            <w:tcW w:w="177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309555C7"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5</w:t>
            </w:r>
          </w:p>
        </w:tc>
        <w:tc>
          <w:tcPr>
            <w:tcW w:w="159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6C088ABB"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5</w:t>
            </w:r>
          </w:p>
        </w:tc>
      </w:tr>
      <w:tr w:rsidR="00D741A0" w:rsidRPr="0047024A" w14:paraId="0C082779" w14:textId="77777777" w:rsidTr="0047024A">
        <w:trPr>
          <w:trHeight w:val="55"/>
        </w:trPr>
        <w:tc>
          <w:tcPr>
            <w:tcW w:w="2880" w:type="dxa"/>
            <w:vMerge/>
            <w:tcBorders>
              <w:top w:val="single" w:sz="4" w:space="0" w:color="auto"/>
              <w:left w:val="single" w:sz="4" w:space="0" w:color="auto"/>
              <w:bottom w:val="nil"/>
              <w:right w:val="single" w:sz="4" w:space="0" w:color="auto"/>
            </w:tcBorders>
            <w:vAlign w:val="center"/>
            <w:hideMark/>
          </w:tcPr>
          <w:p w14:paraId="264E3A38" w14:textId="77777777" w:rsidR="009A4AC4" w:rsidRPr="0047024A" w:rsidRDefault="009A4AC4" w:rsidP="0047024A">
            <w:pPr>
              <w:jc w:val="center"/>
              <w:rPr>
                <w:rFonts w:eastAsia="Times New Roman"/>
                <w:color w:val="000000"/>
                <w:sz w:val="22"/>
                <w:szCs w:val="22"/>
              </w:rPr>
            </w:pPr>
          </w:p>
        </w:tc>
        <w:tc>
          <w:tcPr>
            <w:tcW w:w="252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221C4685"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Standard Deviation</w:t>
            </w:r>
          </w:p>
        </w:tc>
        <w:tc>
          <w:tcPr>
            <w:tcW w:w="177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31CA1D6E"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8.51</w:t>
            </w:r>
          </w:p>
        </w:tc>
        <w:tc>
          <w:tcPr>
            <w:tcW w:w="177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31D7D8E2"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9.20</w:t>
            </w:r>
          </w:p>
        </w:tc>
        <w:tc>
          <w:tcPr>
            <w:tcW w:w="159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40A81A5D"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21.85</w:t>
            </w:r>
          </w:p>
        </w:tc>
      </w:tr>
      <w:tr w:rsidR="00D741A0" w:rsidRPr="0047024A" w14:paraId="2E64F153" w14:textId="77777777" w:rsidTr="0047024A">
        <w:trPr>
          <w:trHeight w:val="65"/>
        </w:trPr>
        <w:tc>
          <w:tcPr>
            <w:tcW w:w="2880" w:type="dxa"/>
            <w:vMerge w:val="restart"/>
            <w:tcBorders>
              <w:top w:val="single" w:sz="4" w:space="0" w:color="auto"/>
              <w:left w:val="single" w:sz="4" w:space="0" w:color="auto"/>
              <w:bottom w:val="nil"/>
              <w:right w:val="single" w:sz="4" w:space="0" w:color="auto"/>
            </w:tcBorders>
            <w:vAlign w:val="center"/>
            <w:hideMark/>
          </w:tcPr>
          <w:p w14:paraId="2FDEFD96" w14:textId="0390BC46" w:rsidR="009A4AC4" w:rsidRPr="0047024A" w:rsidRDefault="009A4AC4" w:rsidP="00E617D8">
            <w:pPr>
              <w:jc w:val="center"/>
              <w:rPr>
                <w:rFonts w:eastAsia="Times New Roman"/>
                <w:color w:val="000000"/>
                <w:sz w:val="22"/>
                <w:szCs w:val="22"/>
              </w:rPr>
            </w:pPr>
            <w:r w:rsidRPr="0047024A">
              <w:rPr>
                <w:rFonts w:eastAsia="Times New Roman"/>
                <w:color w:val="000000"/>
                <w:sz w:val="22"/>
                <w:szCs w:val="22"/>
              </w:rPr>
              <w:t xml:space="preserve">RS Factor - </w:t>
            </w:r>
            <w:r w:rsidRPr="0047024A">
              <w:rPr>
                <w:rFonts w:eastAsia="Times New Roman"/>
                <w:color w:val="000000"/>
                <w:sz w:val="22"/>
                <w:szCs w:val="22"/>
              </w:rPr>
              <w:br/>
              <w:t>Pro-ride</w:t>
            </w:r>
            <w:r w:rsidR="00D841F9">
              <w:rPr>
                <w:rFonts w:eastAsia="Times New Roman"/>
                <w:color w:val="000000"/>
                <w:sz w:val="22"/>
                <w:szCs w:val="22"/>
              </w:rPr>
              <w:t xml:space="preserve"> </w:t>
            </w:r>
            <w:r w:rsidRPr="0047024A">
              <w:rPr>
                <w:rFonts w:eastAsia="Times New Roman"/>
                <w:color w:val="000000"/>
                <w:sz w:val="22"/>
                <w:szCs w:val="22"/>
              </w:rPr>
              <w:t>sharing</w:t>
            </w:r>
          </w:p>
        </w:tc>
        <w:tc>
          <w:tcPr>
            <w:tcW w:w="2520" w:type="dxa"/>
            <w:tcBorders>
              <w:top w:val="single" w:sz="4" w:space="0" w:color="auto"/>
              <w:left w:val="single" w:sz="4" w:space="0" w:color="auto"/>
              <w:bottom w:val="single" w:sz="4" w:space="0" w:color="auto"/>
              <w:right w:val="single" w:sz="4" w:space="0" w:color="auto"/>
            </w:tcBorders>
            <w:vAlign w:val="bottom"/>
            <w:hideMark/>
          </w:tcPr>
          <w:p w14:paraId="18B338EA"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Mean</w:t>
            </w:r>
          </w:p>
        </w:tc>
        <w:tc>
          <w:tcPr>
            <w:tcW w:w="1770" w:type="dxa"/>
            <w:tcBorders>
              <w:top w:val="single" w:sz="4" w:space="0" w:color="auto"/>
              <w:left w:val="single" w:sz="4" w:space="0" w:color="auto"/>
              <w:bottom w:val="single" w:sz="4" w:space="0" w:color="auto"/>
              <w:right w:val="single" w:sz="4" w:space="0" w:color="auto"/>
            </w:tcBorders>
            <w:vAlign w:val="bottom"/>
            <w:hideMark/>
          </w:tcPr>
          <w:p w14:paraId="2E9B1F2F"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17</w:t>
            </w:r>
          </w:p>
        </w:tc>
        <w:tc>
          <w:tcPr>
            <w:tcW w:w="1770" w:type="dxa"/>
            <w:tcBorders>
              <w:top w:val="single" w:sz="4" w:space="0" w:color="auto"/>
              <w:left w:val="single" w:sz="4" w:space="0" w:color="auto"/>
              <w:bottom w:val="single" w:sz="4" w:space="0" w:color="auto"/>
              <w:right w:val="single" w:sz="4" w:space="0" w:color="auto"/>
            </w:tcBorders>
            <w:vAlign w:val="bottom"/>
            <w:hideMark/>
          </w:tcPr>
          <w:p w14:paraId="10080E11"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16</w:t>
            </w:r>
          </w:p>
        </w:tc>
        <w:tc>
          <w:tcPr>
            <w:tcW w:w="1590" w:type="dxa"/>
            <w:tcBorders>
              <w:top w:val="single" w:sz="4" w:space="0" w:color="auto"/>
              <w:left w:val="single" w:sz="4" w:space="0" w:color="auto"/>
              <w:bottom w:val="single" w:sz="4" w:space="0" w:color="auto"/>
              <w:right w:val="single" w:sz="4" w:space="0" w:color="auto"/>
            </w:tcBorders>
            <w:vAlign w:val="bottom"/>
            <w:hideMark/>
          </w:tcPr>
          <w:p w14:paraId="20105A4D"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55</w:t>
            </w:r>
          </w:p>
        </w:tc>
      </w:tr>
      <w:tr w:rsidR="00D741A0" w:rsidRPr="0047024A" w14:paraId="3AE0A8A2" w14:textId="77777777" w:rsidTr="0047024A">
        <w:trPr>
          <w:trHeight w:val="55"/>
        </w:trPr>
        <w:tc>
          <w:tcPr>
            <w:tcW w:w="2880" w:type="dxa"/>
            <w:vMerge/>
            <w:tcBorders>
              <w:top w:val="single" w:sz="4" w:space="0" w:color="auto"/>
              <w:left w:val="single" w:sz="4" w:space="0" w:color="auto"/>
              <w:bottom w:val="nil"/>
              <w:right w:val="single" w:sz="4" w:space="0" w:color="auto"/>
            </w:tcBorders>
            <w:vAlign w:val="center"/>
            <w:hideMark/>
          </w:tcPr>
          <w:p w14:paraId="718ABD37" w14:textId="77777777" w:rsidR="009A4AC4" w:rsidRPr="0047024A" w:rsidRDefault="009A4AC4" w:rsidP="0047024A">
            <w:pPr>
              <w:jc w:val="center"/>
              <w:rPr>
                <w:rFonts w:eastAsia="Times New Roman"/>
                <w:color w:val="000000"/>
                <w:sz w:val="22"/>
                <w:szCs w:val="22"/>
              </w:rPr>
            </w:pPr>
          </w:p>
        </w:tc>
        <w:tc>
          <w:tcPr>
            <w:tcW w:w="2520" w:type="dxa"/>
            <w:tcBorders>
              <w:top w:val="single" w:sz="4" w:space="0" w:color="auto"/>
              <w:left w:val="single" w:sz="4" w:space="0" w:color="auto"/>
              <w:bottom w:val="single" w:sz="4" w:space="0" w:color="auto"/>
              <w:right w:val="single" w:sz="4" w:space="0" w:color="auto"/>
            </w:tcBorders>
            <w:vAlign w:val="bottom"/>
            <w:hideMark/>
          </w:tcPr>
          <w:p w14:paraId="7289CC6E"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Median</w:t>
            </w:r>
          </w:p>
        </w:tc>
        <w:tc>
          <w:tcPr>
            <w:tcW w:w="1770" w:type="dxa"/>
            <w:tcBorders>
              <w:top w:val="single" w:sz="4" w:space="0" w:color="auto"/>
              <w:left w:val="single" w:sz="4" w:space="0" w:color="auto"/>
              <w:bottom w:val="single" w:sz="4" w:space="0" w:color="auto"/>
              <w:right w:val="single" w:sz="4" w:space="0" w:color="auto"/>
            </w:tcBorders>
            <w:vAlign w:val="bottom"/>
            <w:hideMark/>
          </w:tcPr>
          <w:p w14:paraId="2B749611"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12</w:t>
            </w:r>
          </w:p>
        </w:tc>
        <w:tc>
          <w:tcPr>
            <w:tcW w:w="1770" w:type="dxa"/>
            <w:tcBorders>
              <w:top w:val="single" w:sz="4" w:space="0" w:color="auto"/>
              <w:left w:val="single" w:sz="4" w:space="0" w:color="auto"/>
              <w:bottom w:val="single" w:sz="4" w:space="0" w:color="auto"/>
              <w:right w:val="single" w:sz="4" w:space="0" w:color="auto"/>
            </w:tcBorders>
            <w:vAlign w:val="bottom"/>
            <w:hideMark/>
          </w:tcPr>
          <w:p w14:paraId="32ADD8A0"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24</w:t>
            </w:r>
          </w:p>
        </w:tc>
        <w:tc>
          <w:tcPr>
            <w:tcW w:w="1590" w:type="dxa"/>
            <w:tcBorders>
              <w:top w:val="single" w:sz="4" w:space="0" w:color="auto"/>
              <w:left w:val="single" w:sz="4" w:space="0" w:color="auto"/>
              <w:bottom w:val="single" w:sz="4" w:space="0" w:color="auto"/>
              <w:right w:val="single" w:sz="4" w:space="0" w:color="auto"/>
            </w:tcBorders>
            <w:vAlign w:val="bottom"/>
            <w:hideMark/>
          </w:tcPr>
          <w:p w14:paraId="525C52C8"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56</w:t>
            </w:r>
          </w:p>
        </w:tc>
      </w:tr>
      <w:tr w:rsidR="00D741A0" w:rsidRPr="0047024A" w14:paraId="5008F99D" w14:textId="77777777" w:rsidTr="0047024A">
        <w:trPr>
          <w:trHeight w:val="83"/>
        </w:trPr>
        <w:tc>
          <w:tcPr>
            <w:tcW w:w="2880" w:type="dxa"/>
            <w:vMerge/>
            <w:tcBorders>
              <w:top w:val="single" w:sz="4" w:space="0" w:color="auto"/>
              <w:left w:val="single" w:sz="4" w:space="0" w:color="auto"/>
              <w:bottom w:val="nil"/>
              <w:right w:val="single" w:sz="4" w:space="0" w:color="auto"/>
            </w:tcBorders>
            <w:vAlign w:val="center"/>
            <w:hideMark/>
          </w:tcPr>
          <w:p w14:paraId="57B230DB" w14:textId="77777777" w:rsidR="009A4AC4" w:rsidRPr="0047024A" w:rsidRDefault="009A4AC4" w:rsidP="0047024A">
            <w:pPr>
              <w:jc w:val="center"/>
              <w:rPr>
                <w:rFonts w:eastAsia="Times New Roman"/>
                <w:color w:val="000000"/>
                <w:sz w:val="22"/>
                <w:szCs w:val="22"/>
              </w:rPr>
            </w:pPr>
          </w:p>
        </w:tc>
        <w:tc>
          <w:tcPr>
            <w:tcW w:w="2520" w:type="dxa"/>
            <w:tcBorders>
              <w:top w:val="single" w:sz="4" w:space="0" w:color="auto"/>
              <w:left w:val="single" w:sz="4" w:space="0" w:color="auto"/>
              <w:bottom w:val="single" w:sz="4" w:space="0" w:color="auto"/>
              <w:right w:val="single" w:sz="4" w:space="0" w:color="auto"/>
            </w:tcBorders>
            <w:vAlign w:val="bottom"/>
            <w:hideMark/>
          </w:tcPr>
          <w:p w14:paraId="6A0931E0"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Standard Deviation</w:t>
            </w:r>
          </w:p>
        </w:tc>
        <w:tc>
          <w:tcPr>
            <w:tcW w:w="1770" w:type="dxa"/>
            <w:tcBorders>
              <w:top w:val="single" w:sz="4" w:space="0" w:color="auto"/>
              <w:left w:val="single" w:sz="4" w:space="0" w:color="auto"/>
              <w:bottom w:val="single" w:sz="4" w:space="0" w:color="auto"/>
              <w:right w:val="single" w:sz="4" w:space="0" w:color="auto"/>
            </w:tcBorders>
            <w:vAlign w:val="bottom"/>
            <w:hideMark/>
          </w:tcPr>
          <w:p w14:paraId="7DCB42ED"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93</w:t>
            </w:r>
          </w:p>
        </w:tc>
        <w:tc>
          <w:tcPr>
            <w:tcW w:w="1770" w:type="dxa"/>
            <w:tcBorders>
              <w:top w:val="single" w:sz="4" w:space="0" w:color="auto"/>
              <w:left w:val="single" w:sz="4" w:space="0" w:color="auto"/>
              <w:bottom w:val="single" w:sz="4" w:space="0" w:color="auto"/>
              <w:right w:val="single" w:sz="4" w:space="0" w:color="auto"/>
            </w:tcBorders>
            <w:vAlign w:val="bottom"/>
            <w:hideMark/>
          </w:tcPr>
          <w:p w14:paraId="79D37528"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79</w:t>
            </w:r>
          </w:p>
        </w:tc>
        <w:tc>
          <w:tcPr>
            <w:tcW w:w="1590" w:type="dxa"/>
            <w:tcBorders>
              <w:top w:val="single" w:sz="4" w:space="0" w:color="auto"/>
              <w:left w:val="single" w:sz="4" w:space="0" w:color="auto"/>
              <w:bottom w:val="single" w:sz="4" w:space="0" w:color="auto"/>
              <w:right w:val="single" w:sz="4" w:space="0" w:color="auto"/>
            </w:tcBorders>
            <w:vAlign w:val="bottom"/>
            <w:hideMark/>
          </w:tcPr>
          <w:p w14:paraId="4042717F"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81</w:t>
            </w:r>
          </w:p>
        </w:tc>
      </w:tr>
      <w:tr w:rsidR="00D741A0" w:rsidRPr="0047024A" w14:paraId="64421497" w14:textId="77777777" w:rsidTr="0047024A">
        <w:trPr>
          <w:trHeight w:val="55"/>
        </w:trPr>
        <w:tc>
          <w:tcPr>
            <w:tcW w:w="2880" w:type="dxa"/>
            <w:vMerge w:val="restart"/>
            <w:tcBorders>
              <w:top w:val="single" w:sz="4" w:space="0" w:color="auto"/>
              <w:left w:val="single" w:sz="4" w:space="0" w:color="auto"/>
              <w:bottom w:val="nil"/>
              <w:right w:val="single" w:sz="4" w:space="0" w:color="auto"/>
            </w:tcBorders>
            <w:shd w:val="clear" w:color="000000" w:fill="D9D9D9"/>
            <w:vAlign w:val="center"/>
            <w:hideMark/>
          </w:tcPr>
          <w:p w14:paraId="035CEC22" w14:textId="4CC75D80" w:rsidR="009A4AC4" w:rsidRPr="0047024A" w:rsidRDefault="009A4AC4" w:rsidP="00E617D8">
            <w:pPr>
              <w:jc w:val="center"/>
              <w:rPr>
                <w:rFonts w:eastAsia="Times New Roman"/>
                <w:color w:val="000000"/>
                <w:sz w:val="22"/>
                <w:szCs w:val="22"/>
              </w:rPr>
            </w:pPr>
            <w:r w:rsidRPr="0047024A">
              <w:rPr>
                <w:rFonts w:eastAsia="Times New Roman"/>
                <w:color w:val="000000"/>
                <w:sz w:val="22"/>
                <w:szCs w:val="22"/>
              </w:rPr>
              <w:t xml:space="preserve">RS Factor - </w:t>
            </w:r>
            <w:r w:rsidRPr="0047024A">
              <w:rPr>
                <w:rFonts w:eastAsia="Times New Roman"/>
                <w:color w:val="000000"/>
                <w:sz w:val="22"/>
                <w:szCs w:val="22"/>
              </w:rPr>
              <w:br/>
              <w:t>Ride</w:t>
            </w:r>
            <w:r w:rsidR="00D841F9">
              <w:rPr>
                <w:rFonts w:eastAsia="Times New Roman"/>
                <w:color w:val="000000"/>
                <w:sz w:val="22"/>
                <w:szCs w:val="22"/>
              </w:rPr>
              <w:t xml:space="preserve"> </w:t>
            </w:r>
            <w:r w:rsidRPr="0047024A">
              <w:rPr>
                <w:rFonts w:eastAsia="Times New Roman"/>
                <w:color w:val="000000"/>
                <w:sz w:val="22"/>
                <w:szCs w:val="22"/>
              </w:rPr>
              <w:t>sharing is better than vehicle ownership</w:t>
            </w:r>
          </w:p>
        </w:tc>
        <w:tc>
          <w:tcPr>
            <w:tcW w:w="252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1EDB7DA4"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Mean</w:t>
            </w:r>
          </w:p>
        </w:tc>
        <w:tc>
          <w:tcPr>
            <w:tcW w:w="177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656FB346"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25</w:t>
            </w:r>
          </w:p>
        </w:tc>
        <w:tc>
          <w:tcPr>
            <w:tcW w:w="177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093D7533"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27</w:t>
            </w:r>
          </w:p>
        </w:tc>
        <w:tc>
          <w:tcPr>
            <w:tcW w:w="159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15C5E72B"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73</w:t>
            </w:r>
          </w:p>
        </w:tc>
      </w:tr>
      <w:tr w:rsidR="00D741A0" w:rsidRPr="0047024A" w14:paraId="4534F3F4" w14:textId="77777777" w:rsidTr="0047024A">
        <w:trPr>
          <w:trHeight w:val="55"/>
        </w:trPr>
        <w:tc>
          <w:tcPr>
            <w:tcW w:w="2880" w:type="dxa"/>
            <w:vMerge/>
            <w:tcBorders>
              <w:top w:val="single" w:sz="4" w:space="0" w:color="auto"/>
              <w:left w:val="single" w:sz="4" w:space="0" w:color="auto"/>
              <w:bottom w:val="nil"/>
              <w:right w:val="single" w:sz="4" w:space="0" w:color="auto"/>
            </w:tcBorders>
            <w:vAlign w:val="center"/>
            <w:hideMark/>
          </w:tcPr>
          <w:p w14:paraId="561CD8FE" w14:textId="77777777" w:rsidR="009A4AC4" w:rsidRPr="0047024A" w:rsidRDefault="009A4AC4" w:rsidP="0047024A">
            <w:pPr>
              <w:jc w:val="center"/>
              <w:rPr>
                <w:rFonts w:eastAsia="Times New Roman"/>
                <w:color w:val="000000"/>
                <w:sz w:val="22"/>
                <w:szCs w:val="22"/>
              </w:rPr>
            </w:pPr>
          </w:p>
        </w:tc>
        <w:tc>
          <w:tcPr>
            <w:tcW w:w="252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2BBD76F2"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Median</w:t>
            </w:r>
          </w:p>
        </w:tc>
        <w:tc>
          <w:tcPr>
            <w:tcW w:w="177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1E88E042"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29</w:t>
            </w:r>
          </w:p>
        </w:tc>
        <w:tc>
          <w:tcPr>
            <w:tcW w:w="177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040FFC40"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36</w:t>
            </w:r>
          </w:p>
        </w:tc>
        <w:tc>
          <w:tcPr>
            <w:tcW w:w="159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744CE688"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86</w:t>
            </w:r>
          </w:p>
        </w:tc>
      </w:tr>
      <w:tr w:rsidR="00D741A0" w:rsidRPr="0047024A" w14:paraId="67D2FA58" w14:textId="77777777" w:rsidTr="0047024A">
        <w:trPr>
          <w:trHeight w:val="55"/>
        </w:trPr>
        <w:tc>
          <w:tcPr>
            <w:tcW w:w="2880" w:type="dxa"/>
            <w:vMerge/>
            <w:tcBorders>
              <w:top w:val="single" w:sz="4" w:space="0" w:color="auto"/>
              <w:left w:val="single" w:sz="4" w:space="0" w:color="auto"/>
              <w:bottom w:val="nil"/>
              <w:right w:val="single" w:sz="4" w:space="0" w:color="auto"/>
            </w:tcBorders>
            <w:vAlign w:val="center"/>
            <w:hideMark/>
          </w:tcPr>
          <w:p w14:paraId="1B7FBDEC" w14:textId="77777777" w:rsidR="009A4AC4" w:rsidRPr="0047024A" w:rsidRDefault="009A4AC4" w:rsidP="0047024A">
            <w:pPr>
              <w:jc w:val="center"/>
              <w:rPr>
                <w:rFonts w:eastAsia="Times New Roman"/>
                <w:color w:val="000000"/>
                <w:sz w:val="22"/>
                <w:szCs w:val="22"/>
              </w:rPr>
            </w:pPr>
          </w:p>
        </w:tc>
        <w:tc>
          <w:tcPr>
            <w:tcW w:w="252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0EA5B7E4"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Standard Deviation</w:t>
            </w:r>
          </w:p>
        </w:tc>
        <w:tc>
          <w:tcPr>
            <w:tcW w:w="177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068C5F4D"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74</w:t>
            </w:r>
          </w:p>
        </w:tc>
        <w:tc>
          <w:tcPr>
            <w:tcW w:w="177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5230CCA9"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69</w:t>
            </w:r>
          </w:p>
        </w:tc>
        <w:tc>
          <w:tcPr>
            <w:tcW w:w="159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3528585F"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67</w:t>
            </w:r>
          </w:p>
        </w:tc>
      </w:tr>
      <w:tr w:rsidR="00D741A0" w:rsidRPr="0047024A" w14:paraId="193625CC" w14:textId="77777777" w:rsidTr="0047024A">
        <w:trPr>
          <w:trHeight w:val="55"/>
        </w:trPr>
        <w:tc>
          <w:tcPr>
            <w:tcW w:w="2880" w:type="dxa"/>
            <w:vMerge w:val="restart"/>
            <w:tcBorders>
              <w:top w:val="single" w:sz="4" w:space="0" w:color="auto"/>
              <w:left w:val="single" w:sz="4" w:space="0" w:color="auto"/>
              <w:bottom w:val="nil"/>
              <w:right w:val="single" w:sz="4" w:space="0" w:color="auto"/>
            </w:tcBorders>
            <w:vAlign w:val="center"/>
            <w:hideMark/>
          </w:tcPr>
          <w:p w14:paraId="23DAE6E6" w14:textId="77777777" w:rsidR="009A4AC4" w:rsidRPr="0047024A" w:rsidRDefault="009A4AC4" w:rsidP="00E617D8">
            <w:pPr>
              <w:jc w:val="center"/>
              <w:rPr>
                <w:rFonts w:eastAsia="Times New Roman"/>
                <w:color w:val="000000"/>
                <w:sz w:val="22"/>
                <w:szCs w:val="22"/>
              </w:rPr>
            </w:pPr>
            <w:r w:rsidRPr="0047024A">
              <w:rPr>
                <w:rFonts w:eastAsia="Times New Roman"/>
                <w:color w:val="000000"/>
                <w:sz w:val="22"/>
                <w:szCs w:val="22"/>
              </w:rPr>
              <w:t>Vehicle ownership factor – Pro-vehicle ownership</w:t>
            </w:r>
          </w:p>
        </w:tc>
        <w:tc>
          <w:tcPr>
            <w:tcW w:w="2520" w:type="dxa"/>
            <w:tcBorders>
              <w:top w:val="single" w:sz="4" w:space="0" w:color="auto"/>
              <w:left w:val="single" w:sz="4" w:space="0" w:color="auto"/>
              <w:bottom w:val="single" w:sz="4" w:space="0" w:color="auto"/>
              <w:right w:val="single" w:sz="4" w:space="0" w:color="auto"/>
            </w:tcBorders>
            <w:vAlign w:val="bottom"/>
            <w:hideMark/>
          </w:tcPr>
          <w:p w14:paraId="1FD8D2BC"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Mean</w:t>
            </w:r>
          </w:p>
        </w:tc>
        <w:tc>
          <w:tcPr>
            <w:tcW w:w="1770" w:type="dxa"/>
            <w:tcBorders>
              <w:top w:val="single" w:sz="4" w:space="0" w:color="auto"/>
              <w:left w:val="single" w:sz="4" w:space="0" w:color="auto"/>
              <w:bottom w:val="single" w:sz="4" w:space="0" w:color="auto"/>
              <w:right w:val="single" w:sz="4" w:space="0" w:color="auto"/>
            </w:tcBorders>
            <w:vAlign w:val="bottom"/>
            <w:hideMark/>
          </w:tcPr>
          <w:p w14:paraId="5C192D38"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04</w:t>
            </w:r>
          </w:p>
        </w:tc>
        <w:tc>
          <w:tcPr>
            <w:tcW w:w="1770" w:type="dxa"/>
            <w:tcBorders>
              <w:top w:val="single" w:sz="4" w:space="0" w:color="auto"/>
              <w:left w:val="single" w:sz="4" w:space="0" w:color="auto"/>
              <w:bottom w:val="single" w:sz="4" w:space="0" w:color="auto"/>
              <w:right w:val="single" w:sz="4" w:space="0" w:color="auto"/>
            </w:tcBorders>
            <w:vAlign w:val="bottom"/>
            <w:hideMark/>
          </w:tcPr>
          <w:p w14:paraId="4CE89CA7"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02</w:t>
            </w:r>
          </w:p>
        </w:tc>
        <w:tc>
          <w:tcPr>
            <w:tcW w:w="1590" w:type="dxa"/>
            <w:tcBorders>
              <w:top w:val="single" w:sz="4" w:space="0" w:color="auto"/>
              <w:left w:val="single" w:sz="4" w:space="0" w:color="auto"/>
              <w:bottom w:val="single" w:sz="4" w:space="0" w:color="auto"/>
              <w:right w:val="single" w:sz="4" w:space="0" w:color="auto"/>
            </w:tcBorders>
            <w:vAlign w:val="bottom"/>
            <w:hideMark/>
          </w:tcPr>
          <w:p w14:paraId="12CE8E4F"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13</w:t>
            </w:r>
          </w:p>
        </w:tc>
      </w:tr>
      <w:tr w:rsidR="00D741A0" w:rsidRPr="0047024A" w14:paraId="3EB6083A" w14:textId="77777777" w:rsidTr="0047024A">
        <w:trPr>
          <w:trHeight w:val="55"/>
        </w:trPr>
        <w:tc>
          <w:tcPr>
            <w:tcW w:w="2880" w:type="dxa"/>
            <w:vMerge/>
            <w:tcBorders>
              <w:top w:val="single" w:sz="4" w:space="0" w:color="auto"/>
              <w:left w:val="single" w:sz="4" w:space="0" w:color="auto"/>
              <w:bottom w:val="nil"/>
              <w:right w:val="single" w:sz="4" w:space="0" w:color="auto"/>
            </w:tcBorders>
            <w:vAlign w:val="center"/>
            <w:hideMark/>
          </w:tcPr>
          <w:p w14:paraId="4D54C652" w14:textId="77777777" w:rsidR="009A4AC4" w:rsidRPr="0047024A" w:rsidRDefault="009A4AC4" w:rsidP="0047024A">
            <w:pPr>
              <w:jc w:val="center"/>
              <w:rPr>
                <w:rFonts w:eastAsia="Times New Roman"/>
                <w:color w:val="000000"/>
                <w:sz w:val="22"/>
                <w:szCs w:val="22"/>
              </w:rPr>
            </w:pPr>
          </w:p>
        </w:tc>
        <w:tc>
          <w:tcPr>
            <w:tcW w:w="2520" w:type="dxa"/>
            <w:tcBorders>
              <w:top w:val="single" w:sz="4" w:space="0" w:color="auto"/>
              <w:left w:val="single" w:sz="4" w:space="0" w:color="auto"/>
              <w:bottom w:val="single" w:sz="4" w:space="0" w:color="auto"/>
              <w:right w:val="single" w:sz="4" w:space="0" w:color="auto"/>
            </w:tcBorders>
            <w:vAlign w:val="bottom"/>
            <w:hideMark/>
          </w:tcPr>
          <w:p w14:paraId="48490F01"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Median</w:t>
            </w:r>
          </w:p>
        </w:tc>
        <w:tc>
          <w:tcPr>
            <w:tcW w:w="1770" w:type="dxa"/>
            <w:tcBorders>
              <w:top w:val="single" w:sz="4" w:space="0" w:color="auto"/>
              <w:left w:val="single" w:sz="4" w:space="0" w:color="auto"/>
              <w:bottom w:val="single" w:sz="4" w:space="0" w:color="auto"/>
              <w:right w:val="single" w:sz="4" w:space="0" w:color="auto"/>
            </w:tcBorders>
            <w:vAlign w:val="bottom"/>
            <w:hideMark/>
          </w:tcPr>
          <w:p w14:paraId="35D183B0"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02</w:t>
            </w:r>
          </w:p>
        </w:tc>
        <w:tc>
          <w:tcPr>
            <w:tcW w:w="1770" w:type="dxa"/>
            <w:tcBorders>
              <w:top w:val="single" w:sz="4" w:space="0" w:color="auto"/>
              <w:left w:val="single" w:sz="4" w:space="0" w:color="auto"/>
              <w:bottom w:val="single" w:sz="4" w:space="0" w:color="auto"/>
              <w:right w:val="single" w:sz="4" w:space="0" w:color="auto"/>
            </w:tcBorders>
            <w:vAlign w:val="bottom"/>
            <w:hideMark/>
          </w:tcPr>
          <w:p w14:paraId="41B5C71C"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06</w:t>
            </w:r>
          </w:p>
        </w:tc>
        <w:tc>
          <w:tcPr>
            <w:tcW w:w="1590" w:type="dxa"/>
            <w:tcBorders>
              <w:top w:val="single" w:sz="4" w:space="0" w:color="auto"/>
              <w:left w:val="single" w:sz="4" w:space="0" w:color="auto"/>
              <w:bottom w:val="single" w:sz="4" w:space="0" w:color="auto"/>
              <w:right w:val="single" w:sz="4" w:space="0" w:color="auto"/>
            </w:tcBorders>
            <w:vAlign w:val="bottom"/>
            <w:hideMark/>
          </w:tcPr>
          <w:p w14:paraId="75A464A5"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18</w:t>
            </w:r>
          </w:p>
        </w:tc>
      </w:tr>
      <w:tr w:rsidR="00D741A0" w:rsidRPr="0047024A" w14:paraId="10EA2DA9" w14:textId="77777777" w:rsidTr="0047024A">
        <w:trPr>
          <w:trHeight w:val="55"/>
        </w:trPr>
        <w:tc>
          <w:tcPr>
            <w:tcW w:w="2880" w:type="dxa"/>
            <w:vMerge/>
            <w:tcBorders>
              <w:top w:val="single" w:sz="4" w:space="0" w:color="auto"/>
              <w:left w:val="single" w:sz="4" w:space="0" w:color="auto"/>
              <w:bottom w:val="nil"/>
              <w:right w:val="single" w:sz="4" w:space="0" w:color="auto"/>
            </w:tcBorders>
            <w:vAlign w:val="center"/>
            <w:hideMark/>
          </w:tcPr>
          <w:p w14:paraId="68665D54" w14:textId="77777777" w:rsidR="009A4AC4" w:rsidRPr="0047024A" w:rsidRDefault="009A4AC4" w:rsidP="0047024A">
            <w:pPr>
              <w:jc w:val="center"/>
              <w:rPr>
                <w:rFonts w:eastAsia="Times New Roman"/>
                <w:color w:val="000000"/>
                <w:sz w:val="22"/>
                <w:szCs w:val="22"/>
              </w:rPr>
            </w:pPr>
          </w:p>
        </w:tc>
        <w:tc>
          <w:tcPr>
            <w:tcW w:w="2520" w:type="dxa"/>
            <w:tcBorders>
              <w:top w:val="single" w:sz="4" w:space="0" w:color="auto"/>
              <w:left w:val="single" w:sz="4" w:space="0" w:color="auto"/>
              <w:bottom w:val="single" w:sz="4" w:space="0" w:color="auto"/>
              <w:right w:val="single" w:sz="4" w:space="0" w:color="auto"/>
            </w:tcBorders>
            <w:vAlign w:val="bottom"/>
            <w:hideMark/>
          </w:tcPr>
          <w:p w14:paraId="3A174B90"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Standard Deviation</w:t>
            </w:r>
          </w:p>
        </w:tc>
        <w:tc>
          <w:tcPr>
            <w:tcW w:w="1770" w:type="dxa"/>
            <w:tcBorders>
              <w:top w:val="single" w:sz="4" w:space="0" w:color="auto"/>
              <w:left w:val="single" w:sz="4" w:space="0" w:color="auto"/>
              <w:bottom w:val="single" w:sz="4" w:space="0" w:color="auto"/>
              <w:right w:val="single" w:sz="4" w:space="0" w:color="auto"/>
            </w:tcBorders>
            <w:vAlign w:val="bottom"/>
            <w:hideMark/>
          </w:tcPr>
          <w:p w14:paraId="2ABAAA4E"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83</w:t>
            </w:r>
          </w:p>
        </w:tc>
        <w:tc>
          <w:tcPr>
            <w:tcW w:w="1770" w:type="dxa"/>
            <w:tcBorders>
              <w:top w:val="single" w:sz="4" w:space="0" w:color="auto"/>
              <w:left w:val="single" w:sz="4" w:space="0" w:color="auto"/>
              <w:bottom w:val="single" w:sz="4" w:space="0" w:color="auto"/>
              <w:right w:val="single" w:sz="4" w:space="0" w:color="auto"/>
            </w:tcBorders>
            <w:vAlign w:val="bottom"/>
            <w:hideMark/>
          </w:tcPr>
          <w:p w14:paraId="562447C1"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81</w:t>
            </w:r>
          </w:p>
        </w:tc>
        <w:tc>
          <w:tcPr>
            <w:tcW w:w="1590" w:type="dxa"/>
            <w:tcBorders>
              <w:top w:val="single" w:sz="4" w:space="0" w:color="auto"/>
              <w:left w:val="single" w:sz="4" w:space="0" w:color="auto"/>
              <w:bottom w:val="single" w:sz="4" w:space="0" w:color="auto"/>
              <w:right w:val="single" w:sz="4" w:space="0" w:color="auto"/>
            </w:tcBorders>
            <w:vAlign w:val="bottom"/>
            <w:hideMark/>
          </w:tcPr>
          <w:p w14:paraId="48E193A6"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89</w:t>
            </w:r>
          </w:p>
        </w:tc>
      </w:tr>
      <w:tr w:rsidR="00D741A0" w:rsidRPr="0047024A" w14:paraId="4AD1AB16" w14:textId="77777777" w:rsidTr="0047024A">
        <w:trPr>
          <w:trHeight w:val="55"/>
        </w:trPr>
        <w:tc>
          <w:tcPr>
            <w:tcW w:w="2880" w:type="dxa"/>
            <w:vMerge w:val="restart"/>
            <w:tcBorders>
              <w:top w:val="single" w:sz="4" w:space="0" w:color="auto"/>
              <w:left w:val="single" w:sz="4" w:space="0" w:color="auto"/>
              <w:bottom w:val="nil"/>
              <w:right w:val="single" w:sz="4" w:space="0" w:color="auto"/>
            </w:tcBorders>
            <w:shd w:val="clear" w:color="000000" w:fill="D9D9D9"/>
            <w:vAlign w:val="center"/>
            <w:hideMark/>
          </w:tcPr>
          <w:p w14:paraId="02E66485" w14:textId="77777777" w:rsidR="009A4AC4" w:rsidRPr="0047024A" w:rsidRDefault="009A4AC4" w:rsidP="00E617D8">
            <w:pPr>
              <w:jc w:val="center"/>
              <w:rPr>
                <w:rFonts w:eastAsia="Times New Roman"/>
                <w:color w:val="000000"/>
                <w:sz w:val="22"/>
                <w:szCs w:val="22"/>
              </w:rPr>
            </w:pPr>
            <w:r w:rsidRPr="0047024A">
              <w:rPr>
                <w:rFonts w:eastAsia="Times New Roman"/>
                <w:color w:val="000000"/>
                <w:sz w:val="22"/>
                <w:szCs w:val="22"/>
              </w:rPr>
              <w:t>Vehicle ownership factor – Doesn’t need to own a vehicle</w:t>
            </w:r>
          </w:p>
        </w:tc>
        <w:tc>
          <w:tcPr>
            <w:tcW w:w="252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5BAAF7AA"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Mean</w:t>
            </w:r>
          </w:p>
        </w:tc>
        <w:tc>
          <w:tcPr>
            <w:tcW w:w="177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48EC1B30"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06</w:t>
            </w:r>
          </w:p>
        </w:tc>
        <w:tc>
          <w:tcPr>
            <w:tcW w:w="177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24DBD688"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02</w:t>
            </w:r>
          </w:p>
        </w:tc>
        <w:tc>
          <w:tcPr>
            <w:tcW w:w="159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20C1EDEF"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21</w:t>
            </w:r>
          </w:p>
        </w:tc>
      </w:tr>
      <w:tr w:rsidR="00D741A0" w:rsidRPr="0047024A" w14:paraId="5605112F" w14:textId="77777777" w:rsidTr="0047024A">
        <w:trPr>
          <w:trHeight w:val="55"/>
        </w:trPr>
        <w:tc>
          <w:tcPr>
            <w:tcW w:w="2880" w:type="dxa"/>
            <w:vMerge/>
            <w:tcBorders>
              <w:top w:val="single" w:sz="4" w:space="0" w:color="auto"/>
              <w:left w:val="single" w:sz="4" w:space="0" w:color="auto"/>
              <w:bottom w:val="nil"/>
              <w:right w:val="single" w:sz="4" w:space="0" w:color="auto"/>
            </w:tcBorders>
            <w:vAlign w:val="center"/>
            <w:hideMark/>
          </w:tcPr>
          <w:p w14:paraId="689D4CD9" w14:textId="77777777" w:rsidR="009A4AC4" w:rsidRPr="0047024A" w:rsidRDefault="009A4AC4" w:rsidP="0047024A">
            <w:pPr>
              <w:jc w:val="center"/>
              <w:rPr>
                <w:rFonts w:eastAsia="Times New Roman"/>
                <w:color w:val="000000"/>
                <w:sz w:val="22"/>
                <w:szCs w:val="22"/>
              </w:rPr>
            </w:pPr>
          </w:p>
        </w:tc>
        <w:tc>
          <w:tcPr>
            <w:tcW w:w="252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759A0336"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Median</w:t>
            </w:r>
          </w:p>
        </w:tc>
        <w:tc>
          <w:tcPr>
            <w:tcW w:w="177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307A1B6A"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10</w:t>
            </w:r>
          </w:p>
        </w:tc>
        <w:tc>
          <w:tcPr>
            <w:tcW w:w="177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577A8175"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13</w:t>
            </w:r>
          </w:p>
        </w:tc>
        <w:tc>
          <w:tcPr>
            <w:tcW w:w="159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11C53814"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26</w:t>
            </w:r>
          </w:p>
        </w:tc>
      </w:tr>
      <w:tr w:rsidR="00D741A0" w:rsidRPr="0047024A" w14:paraId="00BA0216" w14:textId="77777777" w:rsidTr="0047024A">
        <w:trPr>
          <w:trHeight w:val="55"/>
        </w:trPr>
        <w:tc>
          <w:tcPr>
            <w:tcW w:w="2880" w:type="dxa"/>
            <w:vMerge/>
            <w:tcBorders>
              <w:top w:val="single" w:sz="4" w:space="0" w:color="auto"/>
              <w:left w:val="single" w:sz="4" w:space="0" w:color="auto"/>
              <w:bottom w:val="nil"/>
              <w:right w:val="single" w:sz="4" w:space="0" w:color="auto"/>
            </w:tcBorders>
            <w:vAlign w:val="center"/>
            <w:hideMark/>
          </w:tcPr>
          <w:p w14:paraId="1B712193" w14:textId="77777777" w:rsidR="009A4AC4" w:rsidRPr="0047024A" w:rsidRDefault="009A4AC4" w:rsidP="0047024A">
            <w:pPr>
              <w:jc w:val="center"/>
              <w:rPr>
                <w:rFonts w:eastAsia="Times New Roman"/>
                <w:color w:val="000000"/>
                <w:sz w:val="22"/>
                <w:szCs w:val="22"/>
              </w:rPr>
            </w:pPr>
          </w:p>
        </w:tc>
        <w:tc>
          <w:tcPr>
            <w:tcW w:w="252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5E21D4A6"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Standard Deviation</w:t>
            </w:r>
          </w:p>
        </w:tc>
        <w:tc>
          <w:tcPr>
            <w:tcW w:w="177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52E7D2C0"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78</w:t>
            </w:r>
          </w:p>
        </w:tc>
        <w:tc>
          <w:tcPr>
            <w:tcW w:w="177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228CDF8D"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71</w:t>
            </w:r>
          </w:p>
        </w:tc>
        <w:tc>
          <w:tcPr>
            <w:tcW w:w="159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1168E8DC"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78</w:t>
            </w:r>
          </w:p>
        </w:tc>
      </w:tr>
      <w:tr w:rsidR="00D741A0" w:rsidRPr="0047024A" w14:paraId="4AD45AE9" w14:textId="77777777" w:rsidTr="0047024A">
        <w:trPr>
          <w:trHeight w:val="55"/>
        </w:trPr>
        <w:tc>
          <w:tcPr>
            <w:tcW w:w="2880" w:type="dxa"/>
            <w:vMerge w:val="restart"/>
            <w:tcBorders>
              <w:top w:val="single" w:sz="4" w:space="0" w:color="auto"/>
              <w:left w:val="single" w:sz="4" w:space="0" w:color="auto"/>
              <w:bottom w:val="nil"/>
              <w:right w:val="single" w:sz="4" w:space="0" w:color="auto"/>
            </w:tcBorders>
            <w:vAlign w:val="center"/>
            <w:hideMark/>
          </w:tcPr>
          <w:p w14:paraId="7AEEC860" w14:textId="77777777" w:rsidR="009A4AC4" w:rsidRPr="0047024A" w:rsidRDefault="009A4AC4" w:rsidP="00E617D8">
            <w:pPr>
              <w:jc w:val="center"/>
              <w:rPr>
                <w:rFonts w:eastAsia="Times New Roman"/>
                <w:color w:val="000000"/>
                <w:sz w:val="22"/>
                <w:szCs w:val="22"/>
              </w:rPr>
            </w:pPr>
            <w:r w:rsidRPr="0047024A">
              <w:rPr>
                <w:rFonts w:eastAsia="Times New Roman"/>
                <w:color w:val="000000"/>
                <w:sz w:val="22"/>
                <w:szCs w:val="22"/>
              </w:rPr>
              <w:t>Vehicle ownership factor – Adventurer/multi-tasker</w:t>
            </w:r>
          </w:p>
        </w:tc>
        <w:tc>
          <w:tcPr>
            <w:tcW w:w="2520" w:type="dxa"/>
            <w:tcBorders>
              <w:top w:val="single" w:sz="4" w:space="0" w:color="auto"/>
              <w:left w:val="single" w:sz="4" w:space="0" w:color="auto"/>
              <w:bottom w:val="single" w:sz="4" w:space="0" w:color="auto"/>
              <w:right w:val="single" w:sz="4" w:space="0" w:color="auto"/>
            </w:tcBorders>
            <w:vAlign w:val="bottom"/>
            <w:hideMark/>
          </w:tcPr>
          <w:p w14:paraId="358A0888"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Mean</w:t>
            </w:r>
          </w:p>
        </w:tc>
        <w:tc>
          <w:tcPr>
            <w:tcW w:w="1770" w:type="dxa"/>
            <w:tcBorders>
              <w:top w:val="single" w:sz="4" w:space="0" w:color="auto"/>
              <w:left w:val="single" w:sz="4" w:space="0" w:color="auto"/>
              <w:bottom w:val="single" w:sz="4" w:space="0" w:color="auto"/>
              <w:right w:val="single" w:sz="4" w:space="0" w:color="auto"/>
            </w:tcBorders>
            <w:vAlign w:val="bottom"/>
            <w:hideMark/>
          </w:tcPr>
          <w:p w14:paraId="0B761FF4"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17</w:t>
            </w:r>
          </w:p>
        </w:tc>
        <w:tc>
          <w:tcPr>
            <w:tcW w:w="1770" w:type="dxa"/>
            <w:tcBorders>
              <w:top w:val="single" w:sz="4" w:space="0" w:color="auto"/>
              <w:left w:val="single" w:sz="4" w:space="0" w:color="auto"/>
              <w:bottom w:val="single" w:sz="4" w:space="0" w:color="auto"/>
              <w:right w:val="single" w:sz="4" w:space="0" w:color="auto"/>
            </w:tcBorders>
            <w:vAlign w:val="bottom"/>
            <w:hideMark/>
          </w:tcPr>
          <w:p w14:paraId="4DB47F40"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18</w:t>
            </w:r>
          </w:p>
        </w:tc>
        <w:tc>
          <w:tcPr>
            <w:tcW w:w="1590" w:type="dxa"/>
            <w:tcBorders>
              <w:top w:val="single" w:sz="4" w:space="0" w:color="auto"/>
              <w:left w:val="single" w:sz="4" w:space="0" w:color="auto"/>
              <w:bottom w:val="single" w:sz="4" w:space="0" w:color="auto"/>
              <w:right w:val="single" w:sz="4" w:space="0" w:color="auto"/>
            </w:tcBorders>
            <w:vAlign w:val="bottom"/>
            <w:hideMark/>
          </w:tcPr>
          <w:p w14:paraId="20828927"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50</w:t>
            </w:r>
          </w:p>
        </w:tc>
      </w:tr>
      <w:tr w:rsidR="00D741A0" w:rsidRPr="0047024A" w14:paraId="3BE8CD85" w14:textId="77777777" w:rsidTr="0047024A">
        <w:trPr>
          <w:trHeight w:val="55"/>
        </w:trPr>
        <w:tc>
          <w:tcPr>
            <w:tcW w:w="2880" w:type="dxa"/>
            <w:vMerge/>
            <w:tcBorders>
              <w:top w:val="single" w:sz="4" w:space="0" w:color="auto"/>
              <w:left w:val="single" w:sz="4" w:space="0" w:color="auto"/>
              <w:bottom w:val="nil"/>
              <w:right w:val="single" w:sz="4" w:space="0" w:color="auto"/>
            </w:tcBorders>
            <w:vAlign w:val="center"/>
            <w:hideMark/>
          </w:tcPr>
          <w:p w14:paraId="4FB069E5" w14:textId="77777777" w:rsidR="009A4AC4" w:rsidRPr="0047024A" w:rsidRDefault="009A4AC4" w:rsidP="0047024A">
            <w:pPr>
              <w:jc w:val="center"/>
              <w:rPr>
                <w:rFonts w:eastAsia="Times New Roman"/>
                <w:color w:val="000000"/>
                <w:sz w:val="22"/>
                <w:szCs w:val="22"/>
              </w:rPr>
            </w:pPr>
          </w:p>
        </w:tc>
        <w:tc>
          <w:tcPr>
            <w:tcW w:w="2520" w:type="dxa"/>
            <w:tcBorders>
              <w:top w:val="single" w:sz="4" w:space="0" w:color="auto"/>
              <w:left w:val="single" w:sz="4" w:space="0" w:color="auto"/>
              <w:bottom w:val="single" w:sz="4" w:space="0" w:color="auto"/>
              <w:right w:val="single" w:sz="4" w:space="0" w:color="auto"/>
            </w:tcBorders>
            <w:vAlign w:val="bottom"/>
            <w:hideMark/>
          </w:tcPr>
          <w:p w14:paraId="3DDB5A72"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Median</w:t>
            </w:r>
          </w:p>
        </w:tc>
        <w:tc>
          <w:tcPr>
            <w:tcW w:w="1770" w:type="dxa"/>
            <w:tcBorders>
              <w:top w:val="single" w:sz="4" w:space="0" w:color="auto"/>
              <w:left w:val="single" w:sz="4" w:space="0" w:color="auto"/>
              <w:bottom w:val="single" w:sz="4" w:space="0" w:color="auto"/>
              <w:right w:val="single" w:sz="4" w:space="0" w:color="auto"/>
            </w:tcBorders>
            <w:vAlign w:val="bottom"/>
            <w:hideMark/>
          </w:tcPr>
          <w:p w14:paraId="2329A29B"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17</w:t>
            </w:r>
          </w:p>
        </w:tc>
        <w:tc>
          <w:tcPr>
            <w:tcW w:w="1770" w:type="dxa"/>
            <w:tcBorders>
              <w:top w:val="single" w:sz="4" w:space="0" w:color="auto"/>
              <w:left w:val="single" w:sz="4" w:space="0" w:color="auto"/>
              <w:bottom w:val="single" w:sz="4" w:space="0" w:color="auto"/>
              <w:right w:val="single" w:sz="4" w:space="0" w:color="auto"/>
            </w:tcBorders>
            <w:vAlign w:val="bottom"/>
            <w:hideMark/>
          </w:tcPr>
          <w:p w14:paraId="0F4FC9F6"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15</w:t>
            </w:r>
          </w:p>
        </w:tc>
        <w:tc>
          <w:tcPr>
            <w:tcW w:w="1590" w:type="dxa"/>
            <w:tcBorders>
              <w:top w:val="single" w:sz="4" w:space="0" w:color="auto"/>
              <w:left w:val="single" w:sz="4" w:space="0" w:color="auto"/>
              <w:bottom w:val="single" w:sz="4" w:space="0" w:color="auto"/>
              <w:right w:val="single" w:sz="4" w:space="0" w:color="auto"/>
            </w:tcBorders>
            <w:vAlign w:val="bottom"/>
            <w:hideMark/>
          </w:tcPr>
          <w:p w14:paraId="030397F2"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60</w:t>
            </w:r>
          </w:p>
        </w:tc>
      </w:tr>
      <w:tr w:rsidR="00D741A0" w:rsidRPr="0047024A" w14:paraId="645EA074" w14:textId="77777777" w:rsidTr="0047024A">
        <w:trPr>
          <w:trHeight w:val="55"/>
        </w:trPr>
        <w:tc>
          <w:tcPr>
            <w:tcW w:w="2880" w:type="dxa"/>
            <w:vMerge/>
            <w:tcBorders>
              <w:top w:val="single" w:sz="4" w:space="0" w:color="auto"/>
              <w:left w:val="single" w:sz="4" w:space="0" w:color="auto"/>
              <w:bottom w:val="nil"/>
              <w:right w:val="single" w:sz="4" w:space="0" w:color="auto"/>
            </w:tcBorders>
            <w:vAlign w:val="center"/>
            <w:hideMark/>
          </w:tcPr>
          <w:p w14:paraId="6D214068" w14:textId="77777777" w:rsidR="009A4AC4" w:rsidRPr="0047024A" w:rsidRDefault="009A4AC4" w:rsidP="0047024A">
            <w:pPr>
              <w:jc w:val="center"/>
              <w:rPr>
                <w:rFonts w:eastAsia="Times New Roman"/>
                <w:color w:val="000000"/>
                <w:sz w:val="22"/>
                <w:szCs w:val="22"/>
              </w:rPr>
            </w:pPr>
          </w:p>
        </w:tc>
        <w:tc>
          <w:tcPr>
            <w:tcW w:w="2520" w:type="dxa"/>
            <w:tcBorders>
              <w:top w:val="single" w:sz="4" w:space="0" w:color="auto"/>
              <w:left w:val="single" w:sz="4" w:space="0" w:color="auto"/>
              <w:bottom w:val="single" w:sz="4" w:space="0" w:color="auto"/>
              <w:right w:val="single" w:sz="4" w:space="0" w:color="auto"/>
            </w:tcBorders>
            <w:vAlign w:val="bottom"/>
            <w:hideMark/>
          </w:tcPr>
          <w:p w14:paraId="2FB0C580"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Standard Deviation</w:t>
            </w:r>
          </w:p>
        </w:tc>
        <w:tc>
          <w:tcPr>
            <w:tcW w:w="1770" w:type="dxa"/>
            <w:tcBorders>
              <w:top w:val="single" w:sz="4" w:space="0" w:color="auto"/>
              <w:left w:val="single" w:sz="4" w:space="0" w:color="auto"/>
              <w:bottom w:val="single" w:sz="4" w:space="0" w:color="auto"/>
              <w:right w:val="single" w:sz="4" w:space="0" w:color="auto"/>
            </w:tcBorders>
            <w:vAlign w:val="bottom"/>
            <w:hideMark/>
          </w:tcPr>
          <w:p w14:paraId="2B9592BF"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69</w:t>
            </w:r>
          </w:p>
        </w:tc>
        <w:tc>
          <w:tcPr>
            <w:tcW w:w="1770" w:type="dxa"/>
            <w:tcBorders>
              <w:top w:val="single" w:sz="4" w:space="0" w:color="auto"/>
              <w:left w:val="single" w:sz="4" w:space="0" w:color="auto"/>
              <w:bottom w:val="single" w:sz="4" w:space="0" w:color="auto"/>
              <w:right w:val="single" w:sz="4" w:space="0" w:color="auto"/>
            </w:tcBorders>
            <w:vAlign w:val="bottom"/>
            <w:hideMark/>
          </w:tcPr>
          <w:p w14:paraId="242B7BA9"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62</w:t>
            </w:r>
          </w:p>
        </w:tc>
        <w:tc>
          <w:tcPr>
            <w:tcW w:w="1590" w:type="dxa"/>
            <w:tcBorders>
              <w:top w:val="single" w:sz="4" w:space="0" w:color="auto"/>
              <w:left w:val="single" w:sz="4" w:space="0" w:color="auto"/>
              <w:bottom w:val="single" w:sz="4" w:space="0" w:color="auto"/>
              <w:right w:val="single" w:sz="4" w:space="0" w:color="auto"/>
            </w:tcBorders>
            <w:vAlign w:val="bottom"/>
            <w:hideMark/>
          </w:tcPr>
          <w:p w14:paraId="3333C6CE"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0.78</w:t>
            </w:r>
          </w:p>
        </w:tc>
      </w:tr>
      <w:tr w:rsidR="00D741A0" w:rsidRPr="0047024A" w14:paraId="6E5DCE81" w14:textId="77777777" w:rsidTr="0047024A">
        <w:trPr>
          <w:trHeight w:val="55"/>
        </w:trPr>
        <w:tc>
          <w:tcPr>
            <w:tcW w:w="2880" w:type="dxa"/>
            <w:vMerge w:val="restart"/>
            <w:tcBorders>
              <w:top w:val="single" w:sz="4" w:space="0" w:color="auto"/>
              <w:left w:val="nil"/>
              <w:bottom w:val="nil"/>
              <w:right w:val="single" w:sz="4" w:space="0" w:color="auto"/>
            </w:tcBorders>
            <w:shd w:val="clear" w:color="000000" w:fill="D9D9D9"/>
            <w:noWrap/>
            <w:vAlign w:val="center"/>
            <w:hideMark/>
          </w:tcPr>
          <w:p w14:paraId="1D3E7742" w14:textId="77777777" w:rsidR="009A4AC4" w:rsidRPr="0047024A" w:rsidRDefault="009A4AC4" w:rsidP="00E617D8">
            <w:pPr>
              <w:jc w:val="center"/>
              <w:rPr>
                <w:rFonts w:eastAsia="Times New Roman"/>
                <w:color w:val="000000"/>
                <w:sz w:val="22"/>
                <w:szCs w:val="22"/>
              </w:rPr>
            </w:pPr>
            <w:r w:rsidRPr="0047024A">
              <w:rPr>
                <w:rFonts w:eastAsia="Times New Roman"/>
                <w:color w:val="000000"/>
                <w:sz w:val="22"/>
                <w:szCs w:val="22"/>
              </w:rPr>
              <w:t>Gender (Row %)</w:t>
            </w:r>
          </w:p>
        </w:tc>
        <w:tc>
          <w:tcPr>
            <w:tcW w:w="252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071CEC9"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Female</w:t>
            </w:r>
          </w:p>
        </w:tc>
        <w:tc>
          <w:tcPr>
            <w:tcW w:w="177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2916A427"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74.70%</w:t>
            </w:r>
          </w:p>
        </w:tc>
        <w:tc>
          <w:tcPr>
            <w:tcW w:w="177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4A4294F"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2.00%</w:t>
            </w:r>
          </w:p>
        </w:tc>
        <w:tc>
          <w:tcPr>
            <w:tcW w:w="159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8D1A96F"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3.29%</w:t>
            </w:r>
          </w:p>
        </w:tc>
      </w:tr>
      <w:tr w:rsidR="00D741A0" w:rsidRPr="0047024A" w14:paraId="7C341641" w14:textId="77777777" w:rsidTr="0047024A">
        <w:trPr>
          <w:trHeight w:val="55"/>
        </w:trPr>
        <w:tc>
          <w:tcPr>
            <w:tcW w:w="2880" w:type="dxa"/>
            <w:vMerge/>
            <w:tcBorders>
              <w:top w:val="single" w:sz="4" w:space="0" w:color="auto"/>
              <w:left w:val="nil"/>
              <w:bottom w:val="single" w:sz="4" w:space="0" w:color="auto"/>
              <w:right w:val="single" w:sz="4" w:space="0" w:color="auto"/>
            </w:tcBorders>
            <w:vAlign w:val="center"/>
            <w:hideMark/>
          </w:tcPr>
          <w:p w14:paraId="1FC81A22" w14:textId="77777777" w:rsidR="009A4AC4" w:rsidRPr="0047024A" w:rsidRDefault="009A4AC4" w:rsidP="0047024A">
            <w:pPr>
              <w:jc w:val="center"/>
              <w:rPr>
                <w:rFonts w:eastAsia="Times New Roman"/>
                <w:color w:val="000000"/>
                <w:sz w:val="22"/>
                <w:szCs w:val="22"/>
              </w:rPr>
            </w:pPr>
          </w:p>
        </w:tc>
        <w:tc>
          <w:tcPr>
            <w:tcW w:w="252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5A9F5A26"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Male</w:t>
            </w:r>
          </w:p>
        </w:tc>
        <w:tc>
          <w:tcPr>
            <w:tcW w:w="177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2E524ECE"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60.57%</w:t>
            </w:r>
          </w:p>
        </w:tc>
        <w:tc>
          <w:tcPr>
            <w:tcW w:w="177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26A5F700"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7.51%</w:t>
            </w:r>
          </w:p>
        </w:tc>
        <w:tc>
          <w:tcPr>
            <w:tcW w:w="159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8017D63"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21.92%</w:t>
            </w:r>
          </w:p>
        </w:tc>
      </w:tr>
      <w:tr w:rsidR="00D741A0" w:rsidRPr="00E617D8" w14:paraId="56A19F63" w14:textId="77777777" w:rsidTr="00D741A0">
        <w:trPr>
          <w:trHeight w:val="55"/>
        </w:trPr>
        <w:tc>
          <w:tcPr>
            <w:tcW w:w="2880" w:type="dxa"/>
            <w:vMerge w:val="restart"/>
            <w:tcBorders>
              <w:top w:val="single" w:sz="4" w:space="0" w:color="auto"/>
              <w:left w:val="single" w:sz="4" w:space="0" w:color="auto"/>
              <w:bottom w:val="single" w:sz="4" w:space="0" w:color="auto"/>
              <w:right w:val="single" w:sz="4" w:space="0" w:color="auto"/>
            </w:tcBorders>
            <w:noWrap/>
            <w:vAlign w:val="center"/>
            <w:hideMark/>
          </w:tcPr>
          <w:p w14:paraId="7546ACE7" w14:textId="77777777" w:rsidR="009A4AC4" w:rsidRPr="0047024A" w:rsidRDefault="009A4AC4" w:rsidP="00E617D8">
            <w:pPr>
              <w:jc w:val="center"/>
              <w:rPr>
                <w:rFonts w:eastAsia="Times New Roman"/>
                <w:color w:val="000000"/>
                <w:sz w:val="22"/>
                <w:szCs w:val="22"/>
              </w:rPr>
            </w:pPr>
            <w:r w:rsidRPr="0047024A">
              <w:rPr>
                <w:rFonts w:eastAsia="Times New Roman"/>
                <w:color w:val="000000"/>
                <w:sz w:val="22"/>
                <w:szCs w:val="22"/>
              </w:rPr>
              <w:t>Education level (Row %)</w:t>
            </w:r>
          </w:p>
        </w:tc>
        <w:tc>
          <w:tcPr>
            <w:tcW w:w="2520" w:type="dxa"/>
            <w:tcBorders>
              <w:top w:val="single" w:sz="4" w:space="0" w:color="auto"/>
              <w:left w:val="single" w:sz="4" w:space="0" w:color="auto"/>
              <w:bottom w:val="single" w:sz="4" w:space="0" w:color="auto"/>
              <w:right w:val="single" w:sz="4" w:space="0" w:color="auto"/>
            </w:tcBorders>
            <w:vAlign w:val="bottom"/>
            <w:hideMark/>
          </w:tcPr>
          <w:p w14:paraId="33640C56"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Some grade/high school</w:t>
            </w:r>
          </w:p>
        </w:tc>
        <w:tc>
          <w:tcPr>
            <w:tcW w:w="1770" w:type="dxa"/>
            <w:tcBorders>
              <w:top w:val="single" w:sz="4" w:space="0" w:color="auto"/>
              <w:left w:val="single" w:sz="4" w:space="0" w:color="auto"/>
              <w:bottom w:val="single" w:sz="4" w:space="0" w:color="auto"/>
              <w:right w:val="single" w:sz="4" w:space="0" w:color="auto"/>
            </w:tcBorders>
            <w:noWrap/>
            <w:vAlign w:val="bottom"/>
            <w:hideMark/>
          </w:tcPr>
          <w:p w14:paraId="203A00CF"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57.14%</w:t>
            </w:r>
          </w:p>
        </w:tc>
        <w:tc>
          <w:tcPr>
            <w:tcW w:w="1770" w:type="dxa"/>
            <w:tcBorders>
              <w:top w:val="single" w:sz="4" w:space="0" w:color="auto"/>
              <w:left w:val="single" w:sz="4" w:space="0" w:color="auto"/>
              <w:bottom w:val="single" w:sz="4" w:space="0" w:color="auto"/>
              <w:right w:val="single" w:sz="4" w:space="0" w:color="auto"/>
            </w:tcBorders>
            <w:noWrap/>
            <w:vAlign w:val="bottom"/>
            <w:hideMark/>
          </w:tcPr>
          <w:p w14:paraId="6C3DB633"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6.33%</w:t>
            </w:r>
          </w:p>
        </w:tc>
        <w:tc>
          <w:tcPr>
            <w:tcW w:w="1590" w:type="dxa"/>
            <w:tcBorders>
              <w:top w:val="single" w:sz="4" w:space="0" w:color="auto"/>
              <w:left w:val="single" w:sz="4" w:space="0" w:color="auto"/>
              <w:bottom w:val="single" w:sz="4" w:space="0" w:color="auto"/>
              <w:right w:val="single" w:sz="4" w:space="0" w:color="auto"/>
            </w:tcBorders>
            <w:noWrap/>
            <w:vAlign w:val="bottom"/>
            <w:hideMark/>
          </w:tcPr>
          <w:p w14:paraId="1683BACA"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26.53%</w:t>
            </w:r>
          </w:p>
        </w:tc>
      </w:tr>
      <w:tr w:rsidR="00E617D8" w:rsidRPr="00E617D8" w14:paraId="12EE020E" w14:textId="77777777" w:rsidTr="00D741A0">
        <w:trPr>
          <w:trHeight w:val="55"/>
        </w:trPr>
        <w:tc>
          <w:tcPr>
            <w:tcW w:w="2880" w:type="dxa"/>
            <w:vMerge/>
            <w:tcBorders>
              <w:top w:val="single" w:sz="4" w:space="0" w:color="auto"/>
              <w:left w:val="single" w:sz="4" w:space="0" w:color="auto"/>
              <w:bottom w:val="single" w:sz="4" w:space="0" w:color="auto"/>
              <w:right w:val="single" w:sz="4" w:space="0" w:color="auto"/>
            </w:tcBorders>
            <w:vAlign w:val="center"/>
            <w:hideMark/>
          </w:tcPr>
          <w:p w14:paraId="116C8829" w14:textId="77777777" w:rsidR="009A4AC4" w:rsidRPr="0047024A" w:rsidRDefault="009A4AC4" w:rsidP="009A4AC4">
            <w:pPr>
              <w:rPr>
                <w:rFonts w:eastAsia="Times New Roman"/>
                <w:color w:val="000000"/>
                <w:sz w:val="22"/>
                <w:szCs w:val="22"/>
              </w:rPr>
            </w:pPr>
          </w:p>
        </w:tc>
        <w:tc>
          <w:tcPr>
            <w:tcW w:w="252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0BB055A7"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High school/GED</w:t>
            </w:r>
          </w:p>
        </w:tc>
        <w:tc>
          <w:tcPr>
            <w:tcW w:w="177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6D2A975"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74.19%</w:t>
            </w:r>
          </w:p>
        </w:tc>
        <w:tc>
          <w:tcPr>
            <w:tcW w:w="177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5ABBB369"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2.02%</w:t>
            </w:r>
          </w:p>
        </w:tc>
        <w:tc>
          <w:tcPr>
            <w:tcW w:w="159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DDEAF0A"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3.78%</w:t>
            </w:r>
          </w:p>
        </w:tc>
      </w:tr>
      <w:tr w:rsidR="00D741A0" w:rsidRPr="00E617D8" w14:paraId="5BCCDF73" w14:textId="77777777" w:rsidTr="00D741A0">
        <w:trPr>
          <w:trHeight w:val="55"/>
        </w:trPr>
        <w:tc>
          <w:tcPr>
            <w:tcW w:w="2880" w:type="dxa"/>
            <w:vMerge/>
            <w:tcBorders>
              <w:top w:val="single" w:sz="4" w:space="0" w:color="auto"/>
              <w:left w:val="single" w:sz="4" w:space="0" w:color="auto"/>
              <w:bottom w:val="single" w:sz="4" w:space="0" w:color="auto"/>
              <w:right w:val="single" w:sz="4" w:space="0" w:color="auto"/>
            </w:tcBorders>
            <w:vAlign w:val="center"/>
            <w:hideMark/>
          </w:tcPr>
          <w:p w14:paraId="4FD18A75" w14:textId="77777777" w:rsidR="009A4AC4" w:rsidRPr="0047024A" w:rsidRDefault="009A4AC4" w:rsidP="009A4AC4">
            <w:pPr>
              <w:rPr>
                <w:rFonts w:eastAsia="Times New Roman"/>
                <w:color w:val="000000"/>
                <w:sz w:val="22"/>
                <w:szCs w:val="22"/>
              </w:rPr>
            </w:pPr>
          </w:p>
        </w:tc>
        <w:tc>
          <w:tcPr>
            <w:tcW w:w="2520" w:type="dxa"/>
            <w:tcBorders>
              <w:top w:val="single" w:sz="4" w:space="0" w:color="auto"/>
              <w:left w:val="single" w:sz="4" w:space="0" w:color="auto"/>
              <w:bottom w:val="single" w:sz="4" w:space="0" w:color="auto"/>
              <w:right w:val="single" w:sz="4" w:space="0" w:color="auto"/>
            </w:tcBorders>
            <w:vAlign w:val="bottom"/>
            <w:hideMark/>
          </w:tcPr>
          <w:p w14:paraId="34B98D43"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Some</w:t>
            </w:r>
            <w:r w:rsidR="00D741A0" w:rsidRPr="0047024A">
              <w:rPr>
                <w:rFonts w:eastAsia="Times New Roman"/>
                <w:color w:val="000000"/>
                <w:sz w:val="22"/>
                <w:szCs w:val="22"/>
              </w:rPr>
              <w:t xml:space="preserve"> college -</w:t>
            </w:r>
            <w:r w:rsidRPr="0047024A">
              <w:rPr>
                <w:rFonts w:eastAsia="Times New Roman"/>
                <w:color w:val="000000"/>
                <w:sz w:val="22"/>
                <w:szCs w:val="22"/>
              </w:rPr>
              <w:t>tech school</w:t>
            </w:r>
          </w:p>
        </w:tc>
        <w:tc>
          <w:tcPr>
            <w:tcW w:w="1770" w:type="dxa"/>
            <w:tcBorders>
              <w:top w:val="single" w:sz="4" w:space="0" w:color="auto"/>
              <w:left w:val="single" w:sz="4" w:space="0" w:color="auto"/>
              <w:bottom w:val="single" w:sz="4" w:space="0" w:color="auto"/>
              <w:right w:val="single" w:sz="4" w:space="0" w:color="auto"/>
            </w:tcBorders>
            <w:noWrap/>
            <w:vAlign w:val="bottom"/>
            <w:hideMark/>
          </w:tcPr>
          <w:p w14:paraId="4D6D0640"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71.56%</w:t>
            </w:r>
          </w:p>
        </w:tc>
        <w:tc>
          <w:tcPr>
            <w:tcW w:w="1770" w:type="dxa"/>
            <w:tcBorders>
              <w:top w:val="single" w:sz="4" w:space="0" w:color="auto"/>
              <w:left w:val="single" w:sz="4" w:space="0" w:color="auto"/>
              <w:bottom w:val="single" w:sz="4" w:space="0" w:color="auto"/>
              <w:right w:val="single" w:sz="4" w:space="0" w:color="auto"/>
            </w:tcBorders>
            <w:noWrap/>
            <w:vAlign w:val="bottom"/>
            <w:hideMark/>
          </w:tcPr>
          <w:p w14:paraId="6A95A6F4"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4.31%</w:t>
            </w:r>
          </w:p>
        </w:tc>
        <w:tc>
          <w:tcPr>
            <w:tcW w:w="1590" w:type="dxa"/>
            <w:tcBorders>
              <w:top w:val="single" w:sz="4" w:space="0" w:color="auto"/>
              <w:left w:val="single" w:sz="4" w:space="0" w:color="auto"/>
              <w:bottom w:val="single" w:sz="4" w:space="0" w:color="auto"/>
              <w:right w:val="single" w:sz="4" w:space="0" w:color="auto"/>
            </w:tcBorders>
            <w:noWrap/>
            <w:vAlign w:val="bottom"/>
            <w:hideMark/>
          </w:tcPr>
          <w:p w14:paraId="0A32D974"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4.12%</w:t>
            </w:r>
          </w:p>
        </w:tc>
      </w:tr>
      <w:tr w:rsidR="00D741A0" w:rsidRPr="0047024A" w14:paraId="4A787AA9" w14:textId="77777777" w:rsidTr="0047024A">
        <w:trPr>
          <w:trHeight w:val="65"/>
        </w:trPr>
        <w:tc>
          <w:tcPr>
            <w:tcW w:w="2880" w:type="dxa"/>
            <w:vMerge/>
            <w:tcBorders>
              <w:top w:val="single" w:sz="4" w:space="0" w:color="auto"/>
              <w:left w:val="single" w:sz="4" w:space="0" w:color="auto"/>
              <w:bottom w:val="single" w:sz="4" w:space="0" w:color="auto"/>
              <w:right w:val="single" w:sz="4" w:space="0" w:color="auto"/>
            </w:tcBorders>
            <w:vAlign w:val="center"/>
            <w:hideMark/>
          </w:tcPr>
          <w:p w14:paraId="5DA53457" w14:textId="77777777" w:rsidR="009A4AC4" w:rsidRPr="0047024A" w:rsidRDefault="009A4AC4" w:rsidP="009A4AC4">
            <w:pPr>
              <w:rPr>
                <w:rFonts w:eastAsia="Times New Roman"/>
                <w:color w:val="000000"/>
                <w:sz w:val="22"/>
                <w:szCs w:val="22"/>
              </w:rPr>
            </w:pPr>
          </w:p>
        </w:tc>
        <w:tc>
          <w:tcPr>
            <w:tcW w:w="252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25D5C739"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Associate’s degree</w:t>
            </w:r>
          </w:p>
        </w:tc>
        <w:tc>
          <w:tcPr>
            <w:tcW w:w="177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548927A"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70.91%</w:t>
            </w:r>
          </w:p>
        </w:tc>
        <w:tc>
          <w:tcPr>
            <w:tcW w:w="177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C2811B6"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2.27%</w:t>
            </w:r>
          </w:p>
        </w:tc>
        <w:tc>
          <w:tcPr>
            <w:tcW w:w="159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83C4038"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6.82%</w:t>
            </w:r>
          </w:p>
        </w:tc>
      </w:tr>
      <w:tr w:rsidR="00D741A0" w:rsidRPr="0047024A" w14:paraId="41B943A7" w14:textId="77777777" w:rsidTr="0047024A">
        <w:trPr>
          <w:trHeight w:val="55"/>
        </w:trPr>
        <w:tc>
          <w:tcPr>
            <w:tcW w:w="2880" w:type="dxa"/>
            <w:vMerge/>
            <w:tcBorders>
              <w:top w:val="single" w:sz="4" w:space="0" w:color="auto"/>
              <w:left w:val="single" w:sz="4" w:space="0" w:color="auto"/>
              <w:bottom w:val="single" w:sz="4" w:space="0" w:color="auto"/>
              <w:right w:val="single" w:sz="4" w:space="0" w:color="auto"/>
            </w:tcBorders>
            <w:vAlign w:val="center"/>
            <w:hideMark/>
          </w:tcPr>
          <w:p w14:paraId="0B0688D4" w14:textId="77777777" w:rsidR="009A4AC4" w:rsidRPr="0047024A" w:rsidRDefault="009A4AC4" w:rsidP="009A4AC4">
            <w:pPr>
              <w:rPr>
                <w:rFonts w:eastAsia="Times New Roman"/>
                <w:color w:val="000000"/>
                <w:sz w:val="22"/>
                <w:szCs w:val="22"/>
              </w:rPr>
            </w:pPr>
          </w:p>
        </w:tc>
        <w:tc>
          <w:tcPr>
            <w:tcW w:w="2520" w:type="dxa"/>
            <w:tcBorders>
              <w:top w:val="single" w:sz="4" w:space="0" w:color="auto"/>
              <w:left w:val="single" w:sz="4" w:space="0" w:color="auto"/>
              <w:bottom w:val="single" w:sz="4" w:space="0" w:color="auto"/>
              <w:right w:val="single" w:sz="4" w:space="0" w:color="auto"/>
            </w:tcBorders>
            <w:vAlign w:val="bottom"/>
            <w:hideMark/>
          </w:tcPr>
          <w:p w14:paraId="14BBE1EB"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Bachelor’s degree</w:t>
            </w:r>
          </w:p>
        </w:tc>
        <w:tc>
          <w:tcPr>
            <w:tcW w:w="1770" w:type="dxa"/>
            <w:tcBorders>
              <w:top w:val="single" w:sz="4" w:space="0" w:color="auto"/>
              <w:left w:val="single" w:sz="4" w:space="0" w:color="auto"/>
              <w:bottom w:val="single" w:sz="4" w:space="0" w:color="auto"/>
              <w:right w:val="single" w:sz="4" w:space="0" w:color="auto"/>
            </w:tcBorders>
            <w:noWrap/>
            <w:vAlign w:val="bottom"/>
            <w:hideMark/>
          </w:tcPr>
          <w:p w14:paraId="06D6B0FE"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63.58%</w:t>
            </w:r>
          </w:p>
        </w:tc>
        <w:tc>
          <w:tcPr>
            <w:tcW w:w="1770" w:type="dxa"/>
            <w:tcBorders>
              <w:top w:val="single" w:sz="4" w:space="0" w:color="auto"/>
              <w:left w:val="single" w:sz="4" w:space="0" w:color="auto"/>
              <w:bottom w:val="single" w:sz="4" w:space="0" w:color="auto"/>
              <w:right w:val="single" w:sz="4" w:space="0" w:color="auto"/>
            </w:tcBorders>
            <w:noWrap/>
            <w:vAlign w:val="bottom"/>
            <w:hideMark/>
          </w:tcPr>
          <w:p w14:paraId="7550B1B9"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6.04%</w:t>
            </w:r>
          </w:p>
        </w:tc>
        <w:tc>
          <w:tcPr>
            <w:tcW w:w="1590" w:type="dxa"/>
            <w:tcBorders>
              <w:top w:val="single" w:sz="4" w:space="0" w:color="auto"/>
              <w:left w:val="single" w:sz="4" w:space="0" w:color="auto"/>
              <w:bottom w:val="single" w:sz="4" w:space="0" w:color="auto"/>
              <w:right w:val="single" w:sz="4" w:space="0" w:color="auto"/>
            </w:tcBorders>
            <w:noWrap/>
            <w:vAlign w:val="bottom"/>
            <w:hideMark/>
          </w:tcPr>
          <w:p w14:paraId="33BF01EA"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20.38%</w:t>
            </w:r>
          </w:p>
        </w:tc>
      </w:tr>
      <w:tr w:rsidR="00E617D8" w:rsidRPr="00E617D8" w14:paraId="66110DE1" w14:textId="77777777" w:rsidTr="00D741A0">
        <w:trPr>
          <w:trHeight w:val="55"/>
        </w:trPr>
        <w:tc>
          <w:tcPr>
            <w:tcW w:w="2880" w:type="dxa"/>
            <w:vMerge/>
            <w:tcBorders>
              <w:top w:val="single" w:sz="4" w:space="0" w:color="auto"/>
              <w:left w:val="single" w:sz="4" w:space="0" w:color="auto"/>
              <w:bottom w:val="single" w:sz="4" w:space="0" w:color="auto"/>
              <w:right w:val="single" w:sz="4" w:space="0" w:color="auto"/>
            </w:tcBorders>
            <w:vAlign w:val="center"/>
            <w:hideMark/>
          </w:tcPr>
          <w:p w14:paraId="7B6528BE" w14:textId="77777777" w:rsidR="009A4AC4" w:rsidRPr="0047024A" w:rsidRDefault="009A4AC4" w:rsidP="009A4AC4">
            <w:pPr>
              <w:rPr>
                <w:rFonts w:eastAsia="Times New Roman"/>
                <w:color w:val="000000"/>
                <w:sz w:val="22"/>
                <w:szCs w:val="22"/>
              </w:rPr>
            </w:pPr>
          </w:p>
        </w:tc>
        <w:tc>
          <w:tcPr>
            <w:tcW w:w="252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72D9015F"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Graduate degree (e.g. MS, PhD, etc.)</w:t>
            </w:r>
          </w:p>
        </w:tc>
        <w:tc>
          <w:tcPr>
            <w:tcW w:w="177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A169F90"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62.87%</w:t>
            </w:r>
          </w:p>
        </w:tc>
        <w:tc>
          <w:tcPr>
            <w:tcW w:w="177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20F40924"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7.82%</w:t>
            </w:r>
          </w:p>
        </w:tc>
        <w:tc>
          <w:tcPr>
            <w:tcW w:w="159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D0F7BE6"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9.31%</w:t>
            </w:r>
          </w:p>
        </w:tc>
      </w:tr>
      <w:tr w:rsidR="00D741A0" w:rsidRPr="0047024A" w14:paraId="2EE11DC8" w14:textId="77777777" w:rsidTr="004B3D35">
        <w:trPr>
          <w:trHeight w:val="55"/>
        </w:trPr>
        <w:tc>
          <w:tcPr>
            <w:tcW w:w="2880" w:type="dxa"/>
            <w:vMerge/>
            <w:tcBorders>
              <w:top w:val="single" w:sz="4" w:space="0" w:color="auto"/>
              <w:left w:val="single" w:sz="4" w:space="0" w:color="auto"/>
              <w:bottom w:val="single" w:sz="4" w:space="0" w:color="auto"/>
              <w:right w:val="single" w:sz="4" w:space="0" w:color="auto"/>
            </w:tcBorders>
            <w:vAlign w:val="center"/>
            <w:hideMark/>
          </w:tcPr>
          <w:p w14:paraId="374E5D16" w14:textId="77777777" w:rsidR="009A4AC4" w:rsidRPr="0047024A" w:rsidRDefault="009A4AC4" w:rsidP="009A4AC4">
            <w:pPr>
              <w:rPr>
                <w:rFonts w:eastAsia="Times New Roman"/>
                <w:color w:val="000000"/>
                <w:sz w:val="22"/>
                <w:szCs w:val="22"/>
              </w:rPr>
            </w:pPr>
          </w:p>
        </w:tc>
        <w:tc>
          <w:tcPr>
            <w:tcW w:w="2520" w:type="dxa"/>
            <w:tcBorders>
              <w:top w:val="single" w:sz="4" w:space="0" w:color="auto"/>
              <w:left w:val="single" w:sz="4" w:space="0" w:color="auto"/>
              <w:bottom w:val="single" w:sz="4" w:space="0" w:color="auto"/>
              <w:right w:val="single" w:sz="4" w:space="0" w:color="auto"/>
            </w:tcBorders>
            <w:vAlign w:val="bottom"/>
            <w:hideMark/>
          </w:tcPr>
          <w:p w14:paraId="5455E17E" w14:textId="77777777" w:rsidR="009A4AC4" w:rsidRPr="00453E70" w:rsidRDefault="009A4AC4" w:rsidP="009A4AC4">
            <w:pPr>
              <w:rPr>
                <w:rFonts w:eastAsia="Times New Roman"/>
                <w:color w:val="000000"/>
                <w:sz w:val="22"/>
                <w:szCs w:val="22"/>
                <w:lang w:val="fr-FR"/>
              </w:rPr>
            </w:pPr>
            <w:r w:rsidRPr="00453E70">
              <w:rPr>
                <w:rFonts w:eastAsia="Times New Roman"/>
                <w:color w:val="000000"/>
                <w:sz w:val="22"/>
                <w:szCs w:val="22"/>
                <w:lang w:val="fr-FR"/>
              </w:rPr>
              <w:t xml:space="preserve">Professional </w:t>
            </w:r>
            <w:proofErr w:type="spellStart"/>
            <w:r w:rsidRPr="00453E70">
              <w:rPr>
                <w:rFonts w:eastAsia="Times New Roman"/>
                <w:color w:val="000000"/>
                <w:sz w:val="22"/>
                <w:szCs w:val="22"/>
                <w:lang w:val="fr-FR"/>
              </w:rPr>
              <w:t>degree</w:t>
            </w:r>
            <w:proofErr w:type="spellEnd"/>
            <w:r w:rsidRPr="00453E70">
              <w:rPr>
                <w:rFonts w:eastAsia="Times New Roman"/>
                <w:color w:val="000000"/>
                <w:sz w:val="22"/>
                <w:szCs w:val="22"/>
                <w:lang w:val="fr-FR"/>
              </w:rPr>
              <w:t xml:space="preserve"> (</w:t>
            </w:r>
            <w:proofErr w:type="spellStart"/>
            <w:r w:rsidRPr="00453E70">
              <w:rPr>
                <w:rFonts w:eastAsia="Times New Roman"/>
                <w:color w:val="000000"/>
                <w:sz w:val="22"/>
                <w:szCs w:val="22"/>
                <w:lang w:val="fr-FR"/>
              </w:rPr>
              <w:t>e.g</w:t>
            </w:r>
            <w:proofErr w:type="spellEnd"/>
            <w:r w:rsidRPr="00453E70">
              <w:rPr>
                <w:rFonts w:eastAsia="Times New Roman"/>
                <w:color w:val="000000"/>
                <w:sz w:val="22"/>
                <w:szCs w:val="22"/>
                <w:lang w:val="fr-FR"/>
              </w:rPr>
              <w:t>. JD, MD, etc.)</w:t>
            </w:r>
          </w:p>
        </w:tc>
        <w:tc>
          <w:tcPr>
            <w:tcW w:w="1770" w:type="dxa"/>
            <w:tcBorders>
              <w:top w:val="single" w:sz="4" w:space="0" w:color="auto"/>
              <w:left w:val="single" w:sz="4" w:space="0" w:color="auto"/>
              <w:bottom w:val="single" w:sz="4" w:space="0" w:color="auto"/>
              <w:right w:val="single" w:sz="4" w:space="0" w:color="auto"/>
            </w:tcBorders>
            <w:noWrap/>
            <w:vAlign w:val="bottom"/>
            <w:hideMark/>
          </w:tcPr>
          <w:p w14:paraId="7DB88A11"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48.39%</w:t>
            </w:r>
          </w:p>
        </w:tc>
        <w:tc>
          <w:tcPr>
            <w:tcW w:w="1770" w:type="dxa"/>
            <w:tcBorders>
              <w:top w:val="single" w:sz="4" w:space="0" w:color="auto"/>
              <w:left w:val="single" w:sz="4" w:space="0" w:color="auto"/>
              <w:bottom w:val="single" w:sz="4" w:space="0" w:color="auto"/>
              <w:right w:val="single" w:sz="4" w:space="0" w:color="auto"/>
            </w:tcBorders>
            <w:noWrap/>
            <w:vAlign w:val="bottom"/>
            <w:hideMark/>
          </w:tcPr>
          <w:p w14:paraId="2B95B293"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2.90%</w:t>
            </w:r>
          </w:p>
        </w:tc>
        <w:tc>
          <w:tcPr>
            <w:tcW w:w="1590" w:type="dxa"/>
            <w:tcBorders>
              <w:top w:val="single" w:sz="4" w:space="0" w:color="auto"/>
              <w:left w:val="single" w:sz="4" w:space="0" w:color="auto"/>
              <w:bottom w:val="single" w:sz="4" w:space="0" w:color="auto"/>
              <w:right w:val="single" w:sz="4" w:space="0" w:color="auto"/>
            </w:tcBorders>
            <w:noWrap/>
            <w:vAlign w:val="bottom"/>
            <w:hideMark/>
          </w:tcPr>
          <w:p w14:paraId="28F089BF"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38.71%</w:t>
            </w:r>
          </w:p>
        </w:tc>
      </w:tr>
      <w:tr w:rsidR="00E617D8" w:rsidRPr="00E617D8" w14:paraId="0EB0A2EC" w14:textId="77777777" w:rsidTr="00D741A0">
        <w:trPr>
          <w:trHeight w:val="65"/>
        </w:trPr>
        <w:tc>
          <w:tcPr>
            <w:tcW w:w="2880" w:type="dxa"/>
            <w:vMerge/>
            <w:tcBorders>
              <w:top w:val="single" w:sz="4" w:space="0" w:color="auto"/>
              <w:left w:val="single" w:sz="4" w:space="0" w:color="auto"/>
              <w:bottom w:val="single" w:sz="4" w:space="0" w:color="auto"/>
              <w:right w:val="single" w:sz="4" w:space="0" w:color="auto"/>
            </w:tcBorders>
            <w:vAlign w:val="center"/>
            <w:hideMark/>
          </w:tcPr>
          <w:p w14:paraId="0D4060BE" w14:textId="77777777" w:rsidR="009A4AC4" w:rsidRPr="0047024A" w:rsidRDefault="009A4AC4" w:rsidP="009A4AC4">
            <w:pPr>
              <w:rPr>
                <w:rFonts w:eastAsia="Times New Roman"/>
                <w:color w:val="000000"/>
                <w:sz w:val="22"/>
                <w:szCs w:val="22"/>
              </w:rPr>
            </w:pPr>
          </w:p>
        </w:tc>
        <w:tc>
          <w:tcPr>
            <w:tcW w:w="252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79CC1FC1" w14:textId="77777777" w:rsidR="009A4AC4" w:rsidRPr="0047024A" w:rsidRDefault="009A4AC4" w:rsidP="009A4AC4">
            <w:pPr>
              <w:rPr>
                <w:rFonts w:eastAsia="Times New Roman"/>
                <w:color w:val="000000"/>
                <w:sz w:val="22"/>
                <w:szCs w:val="22"/>
              </w:rPr>
            </w:pPr>
            <w:r w:rsidRPr="0047024A">
              <w:rPr>
                <w:rFonts w:eastAsia="Times New Roman"/>
                <w:color w:val="000000"/>
                <w:sz w:val="22"/>
                <w:szCs w:val="22"/>
              </w:rPr>
              <w:t>Prefer not to answer</w:t>
            </w:r>
          </w:p>
        </w:tc>
        <w:tc>
          <w:tcPr>
            <w:tcW w:w="177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26EB1AF0"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58.33%</w:t>
            </w:r>
          </w:p>
        </w:tc>
        <w:tc>
          <w:tcPr>
            <w:tcW w:w="177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24752B5A"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25.00%</w:t>
            </w:r>
          </w:p>
        </w:tc>
        <w:tc>
          <w:tcPr>
            <w:tcW w:w="159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3E0CDE15" w14:textId="77777777" w:rsidR="009A4AC4" w:rsidRPr="0047024A" w:rsidRDefault="009A4AC4" w:rsidP="009A4AC4">
            <w:pPr>
              <w:jc w:val="right"/>
              <w:rPr>
                <w:rFonts w:eastAsia="Times New Roman"/>
                <w:color w:val="000000"/>
                <w:sz w:val="22"/>
                <w:szCs w:val="22"/>
              </w:rPr>
            </w:pPr>
            <w:r w:rsidRPr="0047024A">
              <w:rPr>
                <w:rFonts w:eastAsia="Times New Roman"/>
                <w:color w:val="000000"/>
                <w:sz w:val="22"/>
                <w:szCs w:val="22"/>
              </w:rPr>
              <w:t>16.67%</w:t>
            </w:r>
          </w:p>
        </w:tc>
      </w:tr>
    </w:tbl>
    <w:p w14:paraId="296702AA" w14:textId="77777777" w:rsidR="00FC6598" w:rsidRPr="0047024A" w:rsidRDefault="00495812" w:rsidP="00495812">
      <w:pPr>
        <w:pStyle w:val="AriaNorma"/>
        <w:numPr>
          <w:ilvl w:val="0"/>
          <w:numId w:val="2"/>
        </w:numPr>
        <w:rPr>
          <w:b/>
        </w:rPr>
      </w:pPr>
      <w:r w:rsidRPr="0047024A">
        <w:rPr>
          <w:b/>
        </w:rPr>
        <w:lastRenderedPageBreak/>
        <w:t>RESULTS</w:t>
      </w:r>
    </w:p>
    <w:p w14:paraId="6FDDFFCF" w14:textId="77777777" w:rsidR="00434E93" w:rsidRPr="0047024A" w:rsidRDefault="00434E93" w:rsidP="00434E93">
      <w:pPr>
        <w:pStyle w:val="AriaNorma"/>
        <w:numPr>
          <w:ilvl w:val="1"/>
          <w:numId w:val="2"/>
        </w:numPr>
        <w:rPr>
          <w:b/>
        </w:rPr>
      </w:pPr>
      <w:r w:rsidRPr="0047024A">
        <w:rPr>
          <w:b/>
        </w:rPr>
        <w:t>Ordinal Logit Model</w:t>
      </w:r>
    </w:p>
    <w:p w14:paraId="32AB900D" w14:textId="1D98587A" w:rsidR="00495812" w:rsidRPr="000E0547" w:rsidRDefault="00C538C0" w:rsidP="000E0547">
      <w:pPr>
        <w:pStyle w:val="AriaNorma"/>
      </w:pPr>
      <w:r>
        <w:t>For this analysis, we use an ordinal logit model</w:t>
      </w:r>
      <w:r w:rsidR="00602580">
        <w:t xml:space="preserve"> on the unweighted sample</w:t>
      </w:r>
      <w:r>
        <w:t xml:space="preserve">. While </w:t>
      </w:r>
      <w:r w:rsidR="00852938">
        <w:t xml:space="preserve">other </w:t>
      </w:r>
      <w:r>
        <w:t>studies suggest that multinomial logit</w:t>
      </w:r>
      <w:r w:rsidR="0018664B">
        <w:t xml:space="preserve"> (MNL)</w:t>
      </w:r>
      <w:r>
        <w:t xml:space="preserve"> models provide a deeper, more thorough understanding of the dependent variable</w:t>
      </w:r>
      <w:r w:rsidR="00BC3610">
        <w:t xml:space="preserve"> </w:t>
      </w:r>
      <w:r w:rsidR="00BC3610">
        <w:fldChar w:fldCharType="begin" w:fldLock="1"/>
      </w:r>
      <w:r w:rsidR="001E28D0">
        <w:instrText>ADDIN CSL_CITATION { "citationItems" : [ { "id" : "ITEM-1", "itemData" : { "DOI" : "10.1007/s11116-014-9522-9", "author" : [ { "dropping-particle" : "", "family" : "Anowar", "given" : "Sabreena", "non-dropping-particle" : "", "parse-names" : false, "suffix" : "" }, { "dropping-particle" : "", "family" : "Yasmin", "given" : "Shamsunnahar", "non-dropping-particle" : "", "parse-names" : false, "suffix" : "" }, { "dropping-particle" : "", "family" : "Eluru", "given" : "Naveen", "non-dropping-particle" : "", "parse-names" : false, "suffix" : "" }, { "dropping-particle" : "", "family" : "Miranda-moreno", "given" : "Luis F", "non-dropping-particle" : "", "parse-names" : false, "suffix" : "" } ], "container-title" : "Transportation", "id" : "ITEM-1", "issue" : "5", "issued" : { "date-parts" : [ [ "2014" ] ] }, "page" : "1013-1039", "title" : "Analyzing car ownership in Quebec City: a comparison of traditional and latent class ordered and unordered", "type" : "article-journal", "volume" : "41" }, "uris" : [ "http://www.mendeley.com/documents/?uuid=d2563828-2540-42b6-80fb-698b3c529aca", "http://www.mendeley.com/documents/?uuid=07589a85-eecf-4a1d-8de2-16a58ca189b3" ] }, { "id" : "ITEM-2", "itemData" : { "author" : [ { "dropping-particle" : "", "family" : "Bhat", "given" : "Chandra R", "non-dropping-particle" : "", "parse-names" : false, "suffix" : "" }, { "dropping-particle" : "", "family" : "Pulugurta", "given" : "Vamsi", "non-dropping-particle" : "", "parse-names" : false, "suffix" : "" } ], "container-title" : "Transportation Research Part B: Met", "id" : "ITEM-2", "issue" : "1", "issued" : { "date-parts" : [ [ "1998" ] ] }, "page" : "61-75", "title" : "A COMPARISON OF TWO ALTERNATIVE BEHAVIORAL CHOICE", "type" : "article-journal", "volume" : "32" }, "uris" : [ "http://www.mendeley.com/documents/?uuid=205fb47d-4bb3-4867-8901-f6534546432a", "http://www.mendeley.com/documents/?uuid=a38dc9ce-66dd-4357-86b1-c8e9f78490e9" ] }, { "id" : "ITEM-3", "itemData" : { "DOI" : "10.3141/2076-11", "author" : [ { "dropping-particle" : "", "family" : "Potoglou", "given" : "Dimitris", "non-dropping-particle" : "", "parse-names" : false, "suffix" : "" }, { "dropping-particle" : "", "family" : "Susilo", "given" : "Yusak O", "non-dropping-particle" : "", "parse-names" : false, "suffix" : "" } ], "container-title" : "Transportation Research Record", "id" : "ITEM-3", "issued" : { "date-parts" : [ [ "2005" ] ] }, "page" : "97-105", "title" : "Comparison of Vehicle-Ownership Models", "type" : "article-journal", "volume" : "2076" }, "uris" : [ "http://www.mendeley.com/documents/?uuid=82a77fc6-942b-4411-83af-65dc9b5fa06a", "http://www.mendeley.com/documents/?uuid=494264b0-986d-4e9f-979a-5067870299a7" ] } ], "mendeley" : { "formattedCitation" : "(Anowar, Yasmin, Eluru, &amp; Miranda-moreno, 2014; Bhat &amp; Pulugurta, 1998; Potoglou &amp; Susilo, 2005)", "plainTextFormattedCitation" : "(Anowar, Yasmin, Eluru, &amp; Miranda-moreno, 2014; Bhat &amp; Pulugurta, 1998; Potoglou &amp; Susilo, 2005)", "previouslyFormattedCitation" : "(&lt;i&gt;14&lt;/i&gt;\u2013&lt;i&gt;16&lt;/i&gt;)" }, "properties" : { "noteIndex" : 0 }, "schema" : "https://github.com/citation-style-language/schema/raw/master/csl-citation.json" }</w:instrText>
      </w:r>
      <w:r w:rsidR="00BC3610">
        <w:fldChar w:fldCharType="separate"/>
      </w:r>
      <w:r w:rsidR="001E28D0" w:rsidRPr="001E28D0">
        <w:rPr>
          <w:noProof/>
        </w:rPr>
        <w:t>(Anowar, Yasmin, Eluru, &amp; Miranda-moreno, 2014; Bhat &amp; Pulugurta, 1998; Potoglou &amp; Susilo, 2005)</w:t>
      </w:r>
      <w:r w:rsidR="00BC3610">
        <w:fldChar w:fldCharType="end"/>
      </w:r>
      <w:r w:rsidR="00852938">
        <w:t>,</w:t>
      </w:r>
      <w:r w:rsidR="00D224A8">
        <w:t xml:space="preserve"> </w:t>
      </w:r>
      <w:r w:rsidRPr="00BB2EEE">
        <w:t xml:space="preserve">the authors believe </w:t>
      </w:r>
      <w:r w:rsidR="00BC3610" w:rsidRPr="00BB2EEE">
        <w:t>that treating this variable as nominal would violate the ordinal relationship of the variable.</w:t>
      </w:r>
      <w:r w:rsidRPr="00BB2EEE">
        <w:t xml:space="preserve"> </w:t>
      </w:r>
      <w:r w:rsidR="00D841F9">
        <w:t>Moreover</w:t>
      </w:r>
      <w:r w:rsidR="00BC3610" w:rsidRPr="00BB2EEE">
        <w:t xml:space="preserve">, </w:t>
      </w:r>
      <w:r w:rsidR="00BB2EEE" w:rsidRPr="00BB2EEE">
        <w:rPr>
          <w:color w:val="222222"/>
          <w:shd w:val="clear" w:color="auto" w:fill="FFFFFF"/>
        </w:rPr>
        <w:t>we risk</w:t>
      </w:r>
      <w:r w:rsidR="00852938">
        <w:rPr>
          <w:color w:val="222222"/>
          <w:shd w:val="clear" w:color="auto" w:fill="FFFFFF"/>
        </w:rPr>
        <w:t>ed</w:t>
      </w:r>
      <w:r w:rsidR="00BB2EEE" w:rsidRPr="00BB2EEE">
        <w:rPr>
          <w:color w:val="222222"/>
          <w:shd w:val="clear" w:color="auto" w:fill="FFFFFF"/>
        </w:rPr>
        <w:t xml:space="preserve"> an IIA violation since</w:t>
      </w:r>
      <w:r w:rsidR="00BC3610" w:rsidRPr="00BB2EEE">
        <w:rPr>
          <w:color w:val="222222"/>
          <w:shd w:val="clear" w:color="auto" w:fill="FFFFFF"/>
        </w:rPr>
        <w:t xml:space="preserve"> MNL treats the response variable as purely nominal variable</w:t>
      </w:r>
      <w:r w:rsidR="00BB2EEE" w:rsidRPr="00BB2EEE">
        <w:rPr>
          <w:color w:val="222222"/>
          <w:shd w:val="clear" w:color="auto" w:fill="FFFFFF"/>
        </w:rPr>
        <w:t xml:space="preserve">s. While there are risks with an ordinal logit model, we employed a parallel lines </w:t>
      </w:r>
      <w:r w:rsidR="00BB2EEE" w:rsidRPr="000E0547">
        <w:rPr>
          <w:color w:val="222222"/>
          <w:shd w:val="clear" w:color="auto" w:fill="FFFFFF"/>
        </w:rPr>
        <w:t xml:space="preserve">test to check that the slope parameters stayed the same for all response outcomes and that it is only intercepts (labeled “cut” in </w:t>
      </w:r>
      <w:r w:rsidR="00F67334">
        <w:rPr>
          <w:color w:val="222222"/>
          <w:shd w:val="clear" w:color="auto" w:fill="FFFFFF"/>
        </w:rPr>
        <w:t>Table 3</w:t>
      </w:r>
      <w:r w:rsidR="00BB2EEE" w:rsidRPr="000E0547">
        <w:rPr>
          <w:color w:val="222222"/>
          <w:shd w:val="clear" w:color="auto" w:fill="FFFFFF"/>
        </w:rPr>
        <w:t xml:space="preserve">) that change. </w:t>
      </w:r>
      <w:r w:rsidR="000E0547" w:rsidRPr="000E0547">
        <w:rPr>
          <w:color w:val="222222"/>
          <w:shd w:val="clear" w:color="auto" w:fill="FFFFFF"/>
        </w:rPr>
        <w:t xml:space="preserve">Since the parallel lines test assumption was met (i.e. the parameter estimates do not change based on the response level, only the intercepts change), we confidently employ an ordinal logit model to model the willingness to drive for an on-demand ride sharing service. </w:t>
      </w:r>
      <w:r w:rsidR="00E617D8">
        <w:rPr>
          <w:color w:val="222222"/>
          <w:shd w:val="clear" w:color="auto" w:fill="FFFFFF"/>
        </w:rPr>
        <w:t>The goodness of fit, R-square</w:t>
      </w:r>
      <w:r w:rsidR="007574E5">
        <w:rPr>
          <w:color w:val="222222"/>
          <w:shd w:val="clear" w:color="auto" w:fill="FFFFFF"/>
        </w:rPr>
        <w:t>d</w:t>
      </w:r>
      <w:r w:rsidR="00E617D8">
        <w:rPr>
          <w:color w:val="222222"/>
          <w:shd w:val="clear" w:color="auto" w:fill="FFFFFF"/>
        </w:rPr>
        <w:t xml:space="preserve">, metric is 0.223, meaning that the variables in the model explain approximately 22.3% of the variance in the willingness to drive. Most studies that have investigated on-demand ride sharing usage report </w:t>
      </w:r>
      <w:r w:rsidR="00AB4247">
        <w:rPr>
          <w:color w:val="222222"/>
          <w:shd w:val="clear" w:color="auto" w:fill="FFFFFF"/>
        </w:rPr>
        <w:t xml:space="preserve">only </w:t>
      </w:r>
      <w:r w:rsidR="00E617D8">
        <w:rPr>
          <w:color w:val="222222"/>
          <w:shd w:val="clear" w:color="auto" w:fill="FFFFFF"/>
        </w:rPr>
        <w:t xml:space="preserve">descriptive statistics </w:t>
      </w:r>
      <w:r w:rsidR="00E617D8">
        <w:rPr>
          <w:color w:val="222222"/>
          <w:shd w:val="clear" w:color="auto" w:fill="FFFFFF"/>
        </w:rPr>
        <w:fldChar w:fldCharType="begin" w:fldLock="1"/>
      </w:r>
      <w:r w:rsidR="001E28D0">
        <w:rPr>
          <w:color w:val="222222"/>
          <w:shd w:val="clear" w:color="auto" w:fill="FFFFFF"/>
        </w:rPr>
        <w:instrText>ADDIN CSL_CITATION { "citationItems" : [ { "id" : "ITEM-1", "itemData" : { "author" : [ { "dropping-particle" : "", "family" : "Clewlow", "given" : "Regina", "non-dropping-particle" : "", "parse-names" : false, "suffix" : "" }, { "dropping-particle" : "", "family" : "Mishra", "given" : "Gouri Shankar", "non-dropping-particle" : "", "parse-names" : false, "suffix" : "" }, { "dropping-particle" : "", "family" : "Laberteaux", "given" : "Ken", "non-dropping-particle" : "", "parse-names" : false, "suffix" : "" } ], "container-title" : "Presented at the 96th Annual Meeting of the Transportation Research Board", "id" : "ITEM-1", "issued" : { "date-parts" : [ [ "2017" ] ] }, "publisher-place" : "Washington DC", "title" : "Shared Mobility: Current Adoption and Potential Impacts of Travel Behavior", "type" : "article-journal" }, "uris" : [ "http://www.mendeley.com/documents/?uuid=6899f16d-960f-4d74-83e5-303bf554cd96" ] }, { "id" : "ITEM-2", "itemData" : { "abstract" : "The rapid growth of on-demand ride services, or ridesourcing, has prompted debate among policy makers and stakeholders. At present, ridesourcing\u2019s usage and impacts are not well understood. Key questions include: how ridesourcing and taxis compare with respect to trip types, customers, and locations served; whether ridesourcing complements or competes with public transit; and potential impacts on vehicle miles traveled. We address these questions using an intercept survey. In spring 2014, 380 complete surveys were collected from three ridesourcing \u201chot spots\u201d in San Francisco. Survey results are compared with matched-pair taxi trip data and results of a previous taxi user survey. The findings indicate ridesourcing serves a previously unmet demand for convenient, point-to-point urban travel. Although taxis and ridesourcing share similarities, the findings show differences in users and the user experience. Ridesourcing wait times are markedly shorter and more consistent than those of taxis, while ridesourcing users tend to be younger, own fewer vehicles and more frequently travel with companions. Ridesourcing appears to substitute for longer public transit trips but otherwise complements transit. Impacts on overall vehicle travel are ambiguous. Future research should build on this exploratory study to further understand impacts of ridesourcing on labor, social equity, the environment, and public policy.", "author" : [ { "dropping-particle" : "", "family" : "Rayle", "given" : "Lisa;", "non-dropping-particle" : "", "parse-names" : false, "suffix" : "" }, { "dropping-particle" : "", "family" : "Shaheen", "given" : "Susan;", "non-dropping-particle" : "", "parse-names" : false, "suffix" : "" }, { "dropping-particle" : "", "family" : "Chan", "given" : "Nelson D.;", "non-dropping-particle" : "", "parse-names" : false, "suffix" : "" }, { "dropping-particle" : "", "family" : "Dai", "given" : "Danielle;", "non-dropping-particle" : "", "parse-names" : false, "suffix" : "" }, { "dropping-particle" : "", "family" : "Cervero", "given" : "Robert", "non-dropping-particle" : "", "parse-names" : false, "suffix" : "" } ], "id" : "ITEM-2", "issued" : { "date-parts" : [ [ "2014" ] ] }, "title" : "App-Based, On-Demand Ride Services: Comparing Taxi and Ridesourcing Trips and User Characteristics in San Francisco", "type" : "report" }, "uris" : [ "http://www.mendeley.com/documents/?uuid=b5685e80-2e55-4c89-b76d-0824c8117a32" ] } ], "mendeley" : { "formattedCitation" : "(Clewlow et al., 2017; Rayle et al., 2014)", "plainTextFormattedCitation" : "(Clewlow et al., 2017; Rayle et al., 2014)", "previouslyFormattedCitation" : "(&lt;i&gt;3&lt;/i&gt;, &lt;i&gt;4&lt;/i&gt;)" }, "properties" : { "noteIndex" : 0 }, "schema" : "https://github.com/citation-style-language/schema/raw/master/csl-citation.json" }</w:instrText>
      </w:r>
      <w:r w:rsidR="00E617D8">
        <w:rPr>
          <w:color w:val="222222"/>
          <w:shd w:val="clear" w:color="auto" w:fill="FFFFFF"/>
        </w:rPr>
        <w:fldChar w:fldCharType="separate"/>
      </w:r>
      <w:r w:rsidR="001E28D0" w:rsidRPr="001E28D0">
        <w:rPr>
          <w:noProof/>
          <w:color w:val="222222"/>
          <w:shd w:val="clear" w:color="auto" w:fill="FFFFFF"/>
        </w:rPr>
        <w:t>(Clewlow et al., 2017; Rayle et al., 2014)</w:t>
      </w:r>
      <w:r w:rsidR="00E617D8">
        <w:rPr>
          <w:color w:val="222222"/>
          <w:shd w:val="clear" w:color="auto" w:fill="FFFFFF"/>
        </w:rPr>
        <w:fldChar w:fldCharType="end"/>
      </w:r>
      <w:r w:rsidR="00E617D8">
        <w:rPr>
          <w:color w:val="222222"/>
          <w:shd w:val="clear" w:color="auto" w:fill="FFFFFF"/>
        </w:rPr>
        <w:t xml:space="preserve">. </w:t>
      </w:r>
      <w:r w:rsidR="00DA1536" w:rsidRPr="000E0547">
        <w:t>The parameters of the ordinal logit model estimated for this stu</w:t>
      </w:r>
      <w:r w:rsidR="006B2AE3">
        <w:t xml:space="preserve">dy are presented in </w:t>
      </w:r>
      <w:r w:rsidR="00F67334">
        <w:t>Table 3</w:t>
      </w:r>
      <w:r w:rsidR="00DA1536" w:rsidRPr="000E0547">
        <w:t xml:space="preserve"> below. </w:t>
      </w:r>
    </w:p>
    <w:p w14:paraId="7AC21344" w14:textId="77777777" w:rsidR="00DA1536" w:rsidRDefault="00DA1536" w:rsidP="00495812">
      <w:pPr>
        <w:pStyle w:val="AriaNorma"/>
      </w:pPr>
    </w:p>
    <w:p w14:paraId="026A2206" w14:textId="6139B058" w:rsidR="00BB2EEE" w:rsidRPr="000303DA" w:rsidRDefault="00BB2EEE" w:rsidP="00BB2EEE">
      <w:pPr>
        <w:pStyle w:val="AriaNorma"/>
        <w:rPr>
          <w:b/>
        </w:rPr>
      </w:pPr>
      <w:bookmarkStart w:id="6" w:name="_Ref486594421"/>
      <w:r w:rsidRPr="000303DA">
        <w:rPr>
          <w:b/>
          <w:caps/>
        </w:rPr>
        <w:t>Table</w:t>
      </w:r>
      <w:r w:rsidRPr="000303DA">
        <w:rPr>
          <w:b/>
        </w:rPr>
        <w:t xml:space="preserve"> </w:t>
      </w:r>
      <w:r w:rsidR="00174988" w:rsidRPr="000303DA">
        <w:rPr>
          <w:b/>
        </w:rPr>
        <w:fldChar w:fldCharType="begin"/>
      </w:r>
      <w:r w:rsidR="00174988" w:rsidRPr="000303DA">
        <w:rPr>
          <w:b/>
        </w:rPr>
        <w:instrText xml:space="preserve"> SEQ Table \* ARABIC </w:instrText>
      </w:r>
      <w:r w:rsidR="00174988" w:rsidRPr="000303DA">
        <w:rPr>
          <w:b/>
        </w:rPr>
        <w:fldChar w:fldCharType="separate"/>
      </w:r>
      <w:r w:rsidR="0056653B">
        <w:rPr>
          <w:b/>
          <w:noProof/>
        </w:rPr>
        <w:t>3</w:t>
      </w:r>
      <w:r w:rsidR="00174988" w:rsidRPr="000303DA">
        <w:rPr>
          <w:b/>
          <w:noProof/>
        </w:rPr>
        <w:fldChar w:fldCharType="end"/>
      </w:r>
      <w:bookmarkEnd w:id="6"/>
      <w:r w:rsidRPr="000303DA">
        <w:rPr>
          <w:b/>
        </w:rPr>
        <w:t xml:space="preserve"> Parameter estimates for ordinal logit model</w:t>
      </w:r>
    </w:p>
    <w:tbl>
      <w:tblPr>
        <w:tblStyle w:val="ListTable7Colorful1"/>
        <w:tblW w:w="10260" w:type="dxa"/>
        <w:tblInd w:w="-72" w:type="dxa"/>
        <w:tblLayout w:type="fixed"/>
        <w:tblLook w:val="04A0" w:firstRow="1" w:lastRow="0" w:firstColumn="1" w:lastColumn="0" w:noHBand="0" w:noVBand="1"/>
      </w:tblPr>
      <w:tblGrid>
        <w:gridCol w:w="3015"/>
        <w:gridCol w:w="3267"/>
        <w:gridCol w:w="1188"/>
        <w:gridCol w:w="900"/>
        <w:gridCol w:w="990"/>
        <w:gridCol w:w="900"/>
      </w:tblGrid>
      <w:tr w:rsidR="001815FB" w:rsidRPr="00E617D8" w14:paraId="529B338A" w14:textId="77777777" w:rsidTr="004B3D35">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6282" w:type="dxa"/>
            <w:gridSpan w:val="2"/>
            <w:noWrap/>
            <w:vAlign w:val="bottom"/>
            <w:hideMark/>
          </w:tcPr>
          <w:p w14:paraId="3CA7FFA5" w14:textId="77777777" w:rsidR="001A0CC8" w:rsidRPr="0047024A" w:rsidRDefault="001A0CC8" w:rsidP="0047024A">
            <w:pPr>
              <w:jc w:val="left"/>
              <w:rPr>
                <w:rFonts w:ascii="Times New Roman" w:eastAsia="Times New Roman" w:hAnsi="Times New Roman" w:cs="Times New Roman"/>
                <w:i w:val="0"/>
                <w:color w:val="000000"/>
              </w:rPr>
            </w:pPr>
            <w:r w:rsidRPr="0047024A">
              <w:rPr>
                <w:rFonts w:ascii="Times New Roman" w:eastAsia="Times New Roman" w:hAnsi="Times New Roman" w:cs="Times New Roman"/>
                <w:i w:val="0"/>
                <w:color w:val="000000"/>
              </w:rPr>
              <w:t>Term</w:t>
            </w:r>
          </w:p>
        </w:tc>
        <w:tc>
          <w:tcPr>
            <w:tcW w:w="1188" w:type="dxa"/>
            <w:noWrap/>
            <w:vAlign w:val="bottom"/>
            <w:hideMark/>
          </w:tcPr>
          <w:p w14:paraId="14073104" w14:textId="77777777" w:rsidR="001A0CC8" w:rsidRPr="0047024A" w:rsidRDefault="001A0CC8" w:rsidP="00E617D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color w:val="000000"/>
              </w:rPr>
            </w:pPr>
            <w:r w:rsidRPr="0047024A">
              <w:rPr>
                <w:rFonts w:ascii="Times New Roman" w:eastAsia="Times New Roman" w:hAnsi="Times New Roman" w:cs="Times New Roman"/>
                <w:i w:val="0"/>
                <w:color w:val="000000"/>
              </w:rPr>
              <w:t>Estimate</w:t>
            </w:r>
          </w:p>
        </w:tc>
        <w:tc>
          <w:tcPr>
            <w:tcW w:w="900" w:type="dxa"/>
            <w:noWrap/>
            <w:vAlign w:val="bottom"/>
            <w:hideMark/>
          </w:tcPr>
          <w:p w14:paraId="72F02949" w14:textId="77777777" w:rsidR="001A0CC8" w:rsidRPr="0047024A" w:rsidRDefault="001A0CC8" w:rsidP="00E617D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color w:val="000000"/>
              </w:rPr>
            </w:pPr>
            <w:proofErr w:type="spellStart"/>
            <w:r w:rsidRPr="0047024A">
              <w:rPr>
                <w:rFonts w:ascii="Times New Roman" w:eastAsia="Times New Roman" w:hAnsi="Times New Roman" w:cs="Times New Roman"/>
                <w:i w:val="0"/>
                <w:color w:val="000000"/>
              </w:rPr>
              <w:t>Std</w:t>
            </w:r>
            <w:proofErr w:type="spellEnd"/>
            <w:r w:rsidRPr="0047024A">
              <w:rPr>
                <w:rFonts w:ascii="Times New Roman" w:eastAsia="Times New Roman" w:hAnsi="Times New Roman" w:cs="Times New Roman"/>
                <w:i w:val="0"/>
                <w:color w:val="000000"/>
              </w:rPr>
              <w:t xml:space="preserve"> Error</w:t>
            </w:r>
          </w:p>
        </w:tc>
        <w:tc>
          <w:tcPr>
            <w:tcW w:w="990" w:type="dxa"/>
            <w:noWrap/>
            <w:vAlign w:val="bottom"/>
            <w:hideMark/>
          </w:tcPr>
          <w:p w14:paraId="026CD6A0" w14:textId="77777777" w:rsidR="001815FB" w:rsidRDefault="001A0CC8" w:rsidP="00E617D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color w:val="000000"/>
              </w:rPr>
            </w:pPr>
            <w:r w:rsidRPr="0047024A">
              <w:rPr>
                <w:rFonts w:ascii="Times New Roman" w:eastAsia="Times New Roman" w:hAnsi="Times New Roman" w:cs="Times New Roman"/>
                <w:i w:val="0"/>
                <w:color w:val="000000"/>
              </w:rPr>
              <w:t>Chi</w:t>
            </w:r>
          </w:p>
          <w:p w14:paraId="24726A67" w14:textId="77777777" w:rsidR="001A0CC8" w:rsidRPr="0047024A" w:rsidRDefault="001A0CC8" w:rsidP="00E617D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color w:val="000000"/>
              </w:rPr>
            </w:pPr>
            <w:r w:rsidRPr="0047024A">
              <w:rPr>
                <w:rFonts w:ascii="Times New Roman" w:eastAsia="Times New Roman" w:hAnsi="Times New Roman" w:cs="Times New Roman"/>
                <w:i w:val="0"/>
                <w:color w:val="000000"/>
              </w:rPr>
              <w:t>Square</w:t>
            </w:r>
          </w:p>
        </w:tc>
        <w:tc>
          <w:tcPr>
            <w:tcW w:w="900" w:type="dxa"/>
            <w:noWrap/>
            <w:vAlign w:val="bottom"/>
            <w:hideMark/>
          </w:tcPr>
          <w:p w14:paraId="5468C6B0" w14:textId="77777777" w:rsidR="001A0CC8" w:rsidRPr="0047024A" w:rsidRDefault="001A0CC8" w:rsidP="00E617D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color w:val="000000"/>
              </w:rPr>
            </w:pPr>
            <w:proofErr w:type="spellStart"/>
            <w:r w:rsidRPr="0047024A">
              <w:rPr>
                <w:rFonts w:ascii="Times New Roman" w:eastAsia="Times New Roman" w:hAnsi="Times New Roman" w:cs="Times New Roman"/>
                <w:i w:val="0"/>
                <w:color w:val="000000"/>
              </w:rPr>
              <w:t>Prob</w:t>
            </w:r>
            <w:proofErr w:type="spellEnd"/>
            <w:r w:rsidRPr="0047024A">
              <w:rPr>
                <w:rFonts w:ascii="Times New Roman" w:eastAsia="Times New Roman" w:hAnsi="Times New Roman" w:cs="Times New Roman"/>
                <w:i w:val="0"/>
                <w:color w:val="000000"/>
              </w:rPr>
              <w:t>&gt;</w:t>
            </w:r>
            <w:proofErr w:type="spellStart"/>
            <w:r w:rsidRPr="0047024A">
              <w:rPr>
                <w:rFonts w:ascii="Times New Roman" w:eastAsia="Times New Roman" w:hAnsi="Times New Roman" w:cs="Times New Roman"/>
                <w:i w:val="0"/>
                <w:color w:val="000000"/>
              </w:rPr>
              <w:t>ChiSq</w:t>
            </w:r>
            <w:proofErr w:type="spellEnd"/>
          </w:p>
        </w:tc>
      </w:tr>
      <w:tr w:rsidR="001815FB" w:rsidRPr="00E617D8" w14:paraId="75AEDCD1" w14:textId="77777777" w:rsidTr="004B3D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82" w:type="dxa"/>
            <w:gridSpan w:val="2"/>
            <w:noWrap/>
            <w:hideMark/>
          </w:tcPr>
          <w:p w14:paraId="27151AAA" w14:textId="77777777" w:rsidR="001A0CC8" w:rsidRPr="0047024A" w:rsidRDefault="001A0CC8" w:rsidP="0047024A">
            <w:pPr>
              <w:jc w:val="left"/>
              <w:rPr>
                <w:rFonts w:ascii="Times New Roman" w:eastAsia="Times New Roman" w:hAnsi="Times New Roman" w:cs="Times New Roman"/>
                <w:i w:val="0"/>
                <w:color w:val="000000"/>
              </w:rPr>
            </w:pPr>
            <w:r w:rsidRPr="0047024A">
              <w:rPr>
                <w:rFonts w:ascii="Times New Roman" w:eastAsia="Times New Roman" w:hAnsi="Times New Roman" w:cs="Times New Roman"/>
                <w:i w:val="0"/>
                <w:color w:val="000000"/>
              </w:rPr>
              <w:t>Cut 1 [Not likely to drive]</w:t>
            </w:r>
          </w:p>
        </w:tc>
        <w:tc>
          <w:tcPr>
            <w:tcW w:w="1188" w:type="dxa"/>
            <w:noWrap/>
            <w:hideMark/>
          </w:tcPr>
          <w:p w14:paraId="6FACA3F4" w14:textId="77777777" w:rsidR="001A0CC8" w:rsidRPr="00E617D8" w:rsidRDefault="001A0CC8" w:rsidP="001A0CC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617D8">
              <w:rPr>
                <w:rFonts w:eastAsia="Times New Roman"/>
                <w:color w:val="000000"/>
              </w:rPr>
              <w:t>0.524</w:t>
            </w:r>
          </w:p>
        </w:tc>
        <w:tc>
          <w:tcPr>
            <w:tcW w:w="900" w:type="dxa"/>
            <w:noWrap/>
            <w:hideMark/>
          </w:tcPr>
          <w:p w14:paraId="4D1AAA52" w14:textId="77777777" w:rsidR="001A0CC8" w:rsidRPr="00E617D8" w:rsidRDefault="001A0CC8" w:rsidP="001A0CC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617D8">
              <w:rPr>
                <w:rFonts w:eastAsia="Times New Roman"/>
                <w:color w:val="000000"/>
              </w:rPr>
              <w:t>0.177</w:t>
            </w:r>
          </w:p>
        </w:tc>
        <w:tc>
          <w:tcPr>
            <w:tcW w:w="990" w:type="dxa"/>
            <w:noWrap/>
            <w:hideMark/>
          </w:tcPr>
          <w:p w14:paraId="1304EE2C" w14:textId="77777777" w:rsidR="001A0CC8" w:rsidRPr="00E617D8" w:rsidRDefault="001A0CC8" w:rsidP="001A0CC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617D8">
              <w:rPr>
                <w:rFonts w:eastAsia="Times New Roman"/>
                <w:color w:val="000000"/>
              </w:rPr>
              <w:t>8.73</w:t>
            </w:r>
          </w:p>
        </w:tc>
        <w:tc>
          <w:tcPr>
            <w:tcW w:w="900" w:type="dxa"/>
            <w:noWrap/>
            <w:hideMark/>
          </w:tcPr>
          <w:p w14:paraId="3F31D46B" w14:textId="77777777" w:rsidR="001A0CC8" w:rsidRPr="00E617D8" w:rsidRDefault="001A0CC8" w:rsidP="001A0CC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617D8">
              <w:rPr>
                <w:rFonts w:eastAsia="Times New Roman"/>
                <w:color w:val="000000"/>
              </w:rPr>
              <w:t>0.0031</w:t>
            </w:r>
          </w:p>
        </w:tc>
      </w:tr>
      <w:tr w:rsidR="001815FB" w:rsidRPr="00E617D8" w14:paraId="40780A5E" w14:textId="77777777" w:rsidTr="004B3D35">
        <w:trPr>
          <w:trHeight w:val="300"/>
        </w:trPr>
        <w:tc>
          <w:tcPr>
            <w:cnfStyle w:val="001000000000" w:firstRow="0" w:lastRow="0" w:firstColumn="1" w:lastColumn="0" w:oddVBand="0" w:evenVBand="0" w:oddHBand="0" w:evenHBand="0" w:firstRowFirstColumn="0" w:firstRowLastColumn="0" w:lastRowFirstColumn="0" w:lastRowLastColumn="0"/>
            <w:tcW w:w="6282" w:type="dxa"/>
            <w:gridSpan w:val="2"/>
            <w:tcBorders>
              <w:bottom w:val="single" w:sz="4" w:space="0" w:color="auto"/>
            </w:tcBorders>
            <w:noWrap/>
            <w:hideMark/>
          </w:tcPr>
          <w:p w14:paraId="505A36DC" w14:textId="77777777" w:rsidR="001A0CC8" w:rsidRPr="0047024A" w:rsidRDefault="001A0CC8" w:rsidP="0047024A">
            <w:pPr>
              <w:jc w:val="left"/>
              <w:rPr>
                <w:rFonts w:ascii="Times New Roman" w:eastAsia="Times New Roman" w:hAnsi="Times New Roman" w:cs="Times New Roman"/>
                <w:i w:val="0"/>
                <w:color w:val="000000"/>
              </w:rPr>
            </w:pPr>
            <w:r w:rsidRPr="0047024A">
              <w:rPr>
                <w:rFonts w:ascii="Times New Roman" w:eastAsia="Times New Roman" w:hAnsi="Times New Roman" w:cs="Times New Roman"/>
                <w:i w:val="0"/>
                <w:color w:val="000000"/>
              </w:rPr>
              <w:t>Cut 2 [Somewhat likely to drive]</w:t>
            </w:r>
          </w:p>
        </w:tc>
        <w:tc>
          <w:tcPr>
            <w:tcW w:w="1188" w:type="dxa"/>
            <w:tcBorders>
              <w:bottom w:val="single" w:sz="4" w:space="0" w:color="auto"/>
            </w:tcBorders>
            <w:noWrap/>
            <w:hideMark/>
          </w:tcPr>
          <w:p w14:paraId="2FF7765B" w14:textId="77777777" w:rsidR="001A0CC8" w:rsidRPr="00E617D8" w:rsidRDefault="001A0CC8" w:rsidP="001A0CC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617D8">
              <w:rPr>
                <w:rFonts w:eastAsia="Times New Roman"/>
                <w:color w:val="000000"/>
              </w:rPr>
              <w:t>1.67</w:t>
            </w:r>
            <w:r w:rsidR="001815FB">
              <w:rPr>
                <w:rFonts w:eastAsia="Times New Roman"/>
                <w:color w:val="000000"/>
              </w:rPr>
              <w:t>4</w:t>
            </w:r>
          </w:p>
        </w:tc>
        <w:tc>
          <w:tcPr>
            <w:tcW w:w="900" w:type="dxa"/>
            <w:tcBorders>
              <w:bottom w:val="single" w:sz="4" w:space="0" w:color="auto"/>
            </w:tcBorders>
            <w:noWrap/>
            <w:hideMark/>
          </w:tcPr>
          <w:p w14:paraId="43845222" w14:textId="77777777" w:rsidR="001A0CC8" w:rsidRPr="00E617D8" w:rsidRDefault="001A0CC8" w:rsidP="001A0CC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617D8">
              <w:rPr>
                <w:rFonts w:eastAsia="Times New Roman"/>
                <w:color w:val="000000"/>
              </w:rPr>
              <w:t>0.18</w:t>
            </w:r>
            <w:r w:rsidR="001815FB">
              <w:rPr>
                <w:rFonts w:eastAsia="Times New Roman"/>
                <w:color w:val="000000"/>
              </w:rPr>
              <w:t>3</w:t>
            </w:r>
          </w:p>
        </w:tc>
        <w:tc>
          <w:tcPr>
            <w:tcW w:w="990" w:type="dxa"/>
            <w:tcBorders>
              <w:bottom w:val="single" w:sz="4" w:space="0" w:color="auto"/>
            </w:tcBorders>
            <w:noWrap/>
            <w:hideMark/>
          </w:tcPr>
          <w:p w14:paraId="464FAA5C" w14:textId="77777777" w:rsidR="001A0CC8" w:rsidRPr="00E617D8" w:rsidRDefault="001A0CC8" w:rsidP="001A0CC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617D8">
              <w:rPr>
                <w:rFonts w:eastAsia="Times New Roman"/>
                <w:color w:val="000000"/>
              </w:rPr>
              <w:t>83.68</w:t>
            </w:r>
          </w:p>
        </w:tc>
        <w:tc>
          <w:tcPr>
            <w:tcW w:w="900" w:type="dxa"/>
            <w:tcBorders>
              <w:bottom w:val="single" w:sz="4" w:space="0" w:color="auto"/>
            </w:tcBorders>
            <w:noWrap/>
            <w:hideMark/>
          </w:tcPr>
          <w:p w14:paraId="79475440" w14:textId="77777777" w:rsidR="001A0CC8" w:rsidRPr="00E617D8" w:rsidRDefault="001A0CC8" w:rsidP="001A0CC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617D8">
              <w:rPr>
                <w:rFonts w:eastAsia="Times New Roman"/>
                <w:color w:val="000000"/>
              </w:rPr>
              <w:t>&lt;.0001</w:t>
            </w:r>
          </w:p>
        </w:tc>
      </w:tr>
      <w:tr w:rsidR="001815FB" w:rsidRPr="00E617D8" w14:paraId="6B0B1643" w14:textId="77777777" w:rsidTr="004B3D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82" w:type="dxa"/>
            <w:gridSpan w:val="2"/>
            <w:tcBorders>
              <w:top w:val="single" w:sz="4" w:space="0" w:color="auto"/>
            </w:tcBorders>
            <w:noWrap/>
            <w:hideMark/>
          </w:tcPr>
          <w:p w14:paraId="5832A05F" w14:textId="77777777" w:rsidR="001A0CC8" w:rsidRPr="0047024A" w:rsidRDefault="001A0CC8" w:rsidP="0047024A">
            <w:pPr>
              <w:jc w:val="left"/>
              <w:rPr>
                <w:rFonts w:ascii="Times New Roman" w:eastAsia="Times New Roman" w:hAnsi="Times New Roman" w:cs="Times New Roman"/>
                <w:i w:val="0"/>
                <w:color w:val="000000"/>
              </w:rPr>
            </w:pPr>
            <w:r w:rsidRPr="0047024A">
              <w:rPr>
                <w:rFonts w:ascii="Times New Roman" w:eastAsia="Times New Roman" w:hAnsi="Times New Roman" w:cs="Times New Roman"/>
                <w:i w:val="0"/>
                <w:color w:val="000000"/>
              </w:rPr>
              <w:t>Age</w:t>
            </w:r>
          </w:p>
        </w:tc>
        <w:tc>
          <w:tcPr>
            <w:tcW w:w="1188" w:type="dxa"/>
            <w:tcBorders>
              <w:top w:val="single" w:sz="4" w:space="0" w:color="auto"/>
            </w:tcBorders>
            <w:noWrap/>
            <w:hideMark/>
          </w:tcPr>
          <w:p w14:paraId="293F4FC1" w14:textId="77777777" w:rsidR="001A0CC8" w:rsidRPr="00E617D8" w:rsidRDefault="001A0CC8" w:rsidP="001A0CC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617D8">
              <w:rPr>
                <w:rFonts w:eastAsia="Times New Roman"/>
                <w:color w:val="000000"/>
              </w:rPr>
              <w:t>0.029</w:t>
            </w:r>
          </w:p>
        </w:tc>
        <w:tc>
          <w:tcPr>
            <w:tcW w:w="900" w:type="dxa"/>
            <w:tcBorders>
              <w:top w:val="single" w:sz="4" w:space="0" w:color="auto"/>
            </w:tcBorders>
            <w:noWrap/>
            <w:hideMark/>
          </w:tcPr>
          <w:p w14:paraId="7CE36086" w14:textId="77777777" w:rsidR="001A0CC8" w:rsidRPr="00E617D8" w:rsidRDefault="001A0CC8" w:rsidP="001A0CC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617D8">
              <w:rPr>
                <w:rFonts w:eastAsia="Times New Roman"/>
                <w:color w:val="000000"/>
              </w:rPr>
              <w:t>0.00</w:t>
            </w:r>
            <w:r w:rsidR="001815FB">
              <w:rPr>
                <w:rFonts w:eastAsia="Times New Roman"/>
                <w:color w:val="000000"/>
              </w:rPr>
              <w:t>5</w:t>
            </w:r>
          </w:p>
        </w:tc>
        <w:tc>
          <w:tcPr>
            <w:tcW w:w="990" w:type="dxa"/>
            <w:tcBorders>
              <w:top w:val="single" w:sz="4" w:space="0" w:color="auto"/>
            </w:tcBorders>
            <w:noWrap/>
            <w:hideMark/>
          </w:tcPr>
          <w:p w14:paraId="39FAE479" w14:textId="77777777" w:rsidR="001A0CC8" w:rsidRPr="00E617D8" w:rsidRDefault="001A0CC8" w:rsidP="001A0CC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617D8">
              <w:rPr>
                <w:rFonts w:eastAsia="Times New Roman"/>
                <w:color w:val="000000"/>
              </w:rPr>
              <w:t>39.32</w:t>
            </w:r>
          </w:p>
        </w:tc>
        <w:tc>
          <w:tcPr>
            <w:tcW w:w="900" w:type="dxa"/>
            <w:tcBorders>
              <w:top w:val="single" w:sz="4" w:space="0" w:color="auto"/>
            </w:tcBorders>
            <w:noWrap/>
            <w:hideMark/>
          </w:tcPr>
          <w:p w14:paraId="691BD018" w14:textId="77777777" w:rsidR="001A0CC8" w:rsidRPr="00E617D8" w:rsidRDefault="001A0CC8" w:rsidP="001A0CC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617D8">
              <w:rPr>
                <w:rFonts w:eastAsia="Times New Roman"/>
                <w:color w:val="000000"/>
              </w:rPr>
              <w:t>&lt;.0001</w:t>
            </w:r>
          </w:p>
        </w:tc>
      </w:tr>
      <w:tr w:rsidR="001815FB" w:rsidRPr="00E617D8" w14:paraId="555F9F5F" w14:textId="77777777" w:rsidTr="004B3D35">
        <w:trPr>
          <w:trHeight w:val="300"/>
        </w:trPr>
        <w:tc>
          <w:tcPr>
            <w:cnfStyle w:val="001000000000" w:firstRow="0" w:lastRow="0" w:firstColumn="1" w:lastColumn="0" w:oddVBand="0" w:evenVBand="0" w:oddHBand="0" w:evenHBand="0" w:firstRowFirstColumn="0" w:firstRowLastColumn="0" w:lastRowFirstColumn="0" w:lastRowLastColumn="0"/>
            <w:tcW w:w="6282" w:type="dxa"/>
            <w:gridSpan w:val="2"/>
            <w:noWrap/>
            <w:hideMark/>
          </w:tcPr>
          <w:p w14:paraId="2361F79C" w14:textId="54DE8B54" w:rsidR="001A0CC8" w:rsidRPr="0047024A" w:rsidRDefault="001A0CC8" w:rsidP="0047024A">
            <w:pPr>
              <w:jc w:val="left"/>
              <w:rPr>
                <w:rFonts w:ascii="Times New Roman" w:eastAsia="Times New Roman" w:hAnsi="Times New Roman" w:cs="Times New Roman"/>
                <w:i w:val="0"/>
                <w:color w:val="000000"/>
              </w:rPr>
            </w:pPr>
            <w:r w:rsidRPr="0047024A">
              <w:rPr>
                <w:rFonts w:ascii="Times New Roman" w:eastAsia="Times New Roman" w:hAnsi="Times New Roman" w:cs="Times New Roman"/>
                <w:i w:val="0"/>
                <w:color w:val="000000"/>
              </w:rPr>
              <w:t>VMT</w:t>
            </w:r>
          </w:p>
        </w:tc>
        <w:tc>
          <w:tcPr>
            <w:tcW w:w="1188" w:type="dxa"/>
            <w:noWrap/>
            <w:hideMark/>
          </w:tcPr>
          <w:p w14:paraId="0064EB7A" w14:textId="77777777" w:rsidR="001A0CC8" w:rsidRPr="00E617D8" w:rsidRDefault="001A0CC8" w:rsidP="001A0CC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617D8">
              <w:rPr>
                <w:rFonts w:eastAsia="Times New Roman"/>
                <w:color w:val="000000"/>
              </w:rPr>
              <w:t>-0.008</w:t>
            </w:r>
          </w:p>
        </w:tc>
        <w:tc>
          <w:tcPr>
            <w:tcW w:w="900" w:type="dxa"/>
            <w:noWrap/>
            <w:hideMark/>
          </w:tcPr>
          <w:p w14:paraId="3AAA4598" w14:textId="77777777" w:rsidR="001A0CC8" w:rsidRPr="00E617D8" w:rsidRDefault="001A0CC8" w:rsidP="001A0CC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617D8">
              <w:rPr>
                <w:rFonts w:eastAsia="Times New Roman"/>
                <w:color w:val="000000"/>
              </w:rPr>
              <w:t>0.00</w:t>
            </w:r>
            <w:r w:rsidR="001815FB">
              <w:rPr>
                <w:rFonts w:eastAsia="Times New Roman"/>
                <w:color w:val="000000"/>
              </w:rPr>
              <w:t>3</w:t>
            </w:r>
          </w:p>
        </w:tc>
        <w:tc>
          <w:tcPr>
            <w:tcW w:w="990" w:type="dxa"/>
            <w:noWrap/>
            <w:hideMark/>
          </w:tcPr>
          <w:p w14:paraId="313C9A62" w14:textId="77777777" w:rsidR="001A0CC8" w:rsidRPr="00E617D8" w:rsidRDefault="001A0CC8" w:rsidP="001A0CC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617D8">
              <w:rPr>
                <w:rFonts w:eastAsia="Times New Roman"/>
                <w:color w:val="000000"/>
              </w:rPr>
              <w:t>8.95</w:t>
            </w:r>
          </w:p>
        </w:tc>
        <w:tc>
          <w:tcPr>
            <w:tcW w:w="900" w:type="dxa"/>
            <w:noWrap/>
            <w:hideMark/>
          </w:tcPr>
          <w:p w14:paraId="7CFB725F" w14:textId="77777777" w:rsidR="001A0CC8" w:rsidRPr="00E617D8" w:rsidRDefault="001A0CC8" w:rsidP="001A0CC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617D8">
              <w:rPr>
                <w:rFonts w:eastAsia="Times New Roman"/>
                <w:color w:val="000000"/>
              </w:rPr>
              <w:t>0.0028</w:t>
            </w:r>
          </w:p>
        </w:tc>
      </w:tr>
      <w:tr w:rsidR="001815FB" w:rsidRPr="00E617D8" w14:paraId="5526B3E3" w14:textId="77777777" w:rsidTr="004B3D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82" w:type="dxa"/>
            <w:gridSpan w:val="2"/>
            <w:noWrap/>
            <w:hideMark/>
          </w:tcPr>
          <w:p w14:paraId="5071D8E7" w14:textId="77777777" w:rsidR="001A0CC8" w:rsidRPr="0047024A" w:rsidRDefault="001A0CC8" w:rsidP="0047024A">
            <w:pPr>
              <w:jc w:val="left"/>
              <w:rPr>
                <w:rFonts w:ascii="Times New Roman" w:eastAsia="Times New Roman" w:hAnsi="Times New Roman" w:cs="Times New Roman"/>
                <w:i w:val="0"/>
                <w:color w:val="000000"/>
              </w:rPr>
            </w:pPr>
            <w:r w:rsidRPr="0047024A">
              <w:rPr>
                <w:rFonts w:ascii="Times New Roman" w:eastAsia="Times New Roman" w:hAnsi="Times New Roman" w:cs="Times New Roman"/>
                <w:i w:val="0"/>
                <w:color w:val="000000"/>
              </w:rPr>
              <w:t>Number of Children</w:t>
            </w:r>
          </w:p>
        </w:tc>
        <w:tc>
          <w:tcPr>
            <w:tcW w:w="1188" w:type="dxa"/>
            <w:noWrap/>
            <w:hideMark/>
          </w:tcPr>
          <w:p w14:paraId="3A9AE425" w14:textId="77777777" w:rsidR="001A0CC8" w:rsidRPr="00E617D8" w:rsidRDefault="001A0CC8" w:rsidP="001A0CC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617D8">
              <w:rPr>
                <w:rFonts w:eastAsia="Times New Roman"/>
                <w:color w:val="000000"/>
              </w:rPr>
              <w:t>-0.21</w:t>
            </w:r>
            <w:r w:rsidR="001815FB">
              <w:rPr>
                <w:rFonts w:eastAsia="Times New Roman"/>
                <w:color w:val="000000"/>
              </w:rPr>
              <w:t>6</w:t>
            </w:r>
          </w:p>
        </w:tc>
        <w:tc>
          <w:tcPr>
            <w:tcW w:w="900" w:type="dxa"/>
            <w:noWrap/>
            <w:hideMark/>
          </w:tcPr>
          <w:p w14:paraId="632F2B31" w14:textId="77777777" w:rsidR="001A0CC8" w:rsidRPr="00E617D8" w:rsidRDefault="001A0CC8" w:rsidP="001A0CC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617D8">
              <w:rPr>
                <w:rFonts w:eastAsia="Times New Roman"/>
                <w:color w:val="000000"/>
              </w:rPr>
              <w:t>0.05</w:t>
            </w:r>
            <w:r w:rsidR="001815FB">
              <w:rPr>
                <w:rFonts w:eastAsia="Times New Roman"/>
                <w:color w:val="000000"/>
              </w:rPr>
              <w:t>4</w:t>
            </w:r>
          </w:p>
        </w:tc>
        <w:tc>
          <w:tcPr>
            <w:tcW w:w="990" w:type="dxa"/>
            <w:noWrap/>
            <w:hideMark/>
          </w:tcPr>
          <w:p w14:paraId="2398E925" w14:textId="77777777" w:rsidR="001A0CC8" w:rsidRPr="00E617D8" w:rsidRDefault="001A0CC8" w:rsidP="001A0CC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617D8">
              <w:rPr>
                <w:rFonts w:eastAsia="Times New Roman"/>
                <w:color w:val="000000"/>
              </w:rPr>
              <w:t>16.19</w:t>
            </w:r>
          </w:p>
        </w:tc>
        <w:tc>
          <w:tcPr>
            <w:tcW w:w="900" w:type="dxa"/>
            <w:noWrap/>
            <w:hideMark/>
          </w:tcPr>
          <w:p w14:paraId="3C34EAF6" w14:textId="77777777" w:rsidR="001A0CC8" w:rsidRPr="00E617D8" w:rsidRDefault="001A0CC8" w:rsidP="001A0CC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617D8">
              <w:rPr>
                <w:rFonts w:eastAsia="Times New Roman"/>
                <w:color w:val="000000"/>
              </w:rPr>
              <w:t>&lt;.0001</w:t>
            </w:r>
          </w:p>
        </w:tc>
      </w:tr>
      <w:tr w:rsidR="001815FB" w:rsidRPr="00E617D8" w14:paraId="44DDE374" w14:textId="77777777" w:rsidTr="004B3D35">
        <w:trPr>
          <w:trHeight w:val="300"/>
        </w:trPr>
        <w:tc>
          <w:tcPr>
            <w:cnfStyle w:val="001000000000" w:firstRow="0" w:lastRow="0" w:firstColumn="1" w:lastColumn="0" w:oddVBand="0" w:evenVBand="0" w:oddHBand="0" w:evenHBand="0" w:firstRowFirstColumn="0" w:firstRowLastColumn="0" w:lastRowFirstColumn="0" w:lastRowLastColumn="0"/>
            <w:tcW w:w="6282" w:type="dxa"/>
            <w:gridSpan w:val="2"/>
            <w:noWrap/>
            <w:hideMark/>
          </w:tcPr>
          <w:p w14:paraId="48CFE11C" w14:textId="77777777" w:rsidR="001A0CC8" w:rsidRPr="0047024A" w:rsidRDefault="001A0CC8" w:rsidP="0047024A">
            <w:pPr>
              <w:jc w:val="left"/>
              <w:rPr>
                <w:rFonts w:ascii="Times New Roman" w:eastAsia="Times New Roman" w:hAnsi="Times New Roman" w:cs="Times New Roman"/>
                <w:i w:val="0"/>
                <w:color w:val="000000"/>
              </w:rPr>
            </w:pPr>
            <w:r w:rsidRPr="0047024A">
              <w:rPr>
                <w:rFonts w:ascii="Times New Roman" w:eastAsia="Times New Roman" w:hAnsi="Times New Roman" w:cs="Times New Roman"/>
                <w:i w:val="0"/>
                <w:color w:val="000000"/>
              </w:rPr>
              <w:t>Female</w:t>
            </w:r>
          </w:p>
        </w:tc>
        <w:tc>
          <w:tcPr>
            <w:tcW w:w="1188" w:type="dxa"/>
            <w:noWrap/>
            <w:hideMark/>
          </w:tcPr>
          <w:p w14:paraId="69FBBA3F" w14:textId="77777777" w:rsidR="001A0CC8" w:rsidRPr="00E617D8" w:rsidRDefault="001A0CC8" w:rsidP="001A0CC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617D8">
              <w:rPr>
                <w:rFonts w:eastAsia="Times New Roman"/>
                <w:color w:val="000000"/>
              </w:rPr>
              <w:t>0.22</w:t>
            </w:r>
            <w:r w:rsidR="001815FB">
              <w:rPr>
                <w:rFonts w:eastAsia="Times New Roman"/>
                <w:color w:val="000000"/>
              </w:rPr>
              <w:t>1</w:t>
            </w:r>
          </w:p>
        </w:tc>
        <w:tc>
          <w:tcPr>
            <w:tcW w:w="900" w:type="dxa"/>
            <w:noWrap/>
            <w:hideMark/>
          </w:tcPr>
          <w:p w14:paraId="7925033C" w14:textId="77777777" w:rsidR="001A0CC8" w:rsidRPr="00E617D8" w:rsidRDefault="001A0CC8" w:rsidP="001A0CC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617D8">
              <w:rPr>
                <w:rFonts w:eastAsia="Times New Roman"/>
                <w:color w:val="000000"/>
              </w:rPr>
              <w:t>0.05</w:t>
            </w:r>
            <w:r w:rsidR="001815FB">
              <w:rPr>
                <w:rFonts w:eastAsia="Times New Roman"/>
                <w:color w:val="000000"/>
              </w:rPr>
              <w:t>7</w:t>
            </w:r>
          </w:p>
        </w:tc>
        <w:tc>
          <w:tcPr>
            <w:tcW w:w="990" w:type="dxa"/>
            <w:noWrap/>
            <w:hideMark/>
          </w:tcPr>
          <w:p w14:paraId="1BFA1AC5" w14:textId="77777777" w:rsidR="001A0CC8" w:rsidRPr="00E617D8" w:rsidRDefault="001A0CC8" w:rsidP="001A0CC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617D8">
              <w:rPr>
                <w:rFonts w:eastAsia="Times New Roman"/>
                <w:color w:val="000000"/>
              </w:rPr>
              <w:t>15.23</w:t>
            </w:r>
          </w:p>
        </w:tc>
        <w:tc>
          <w:tcPr>
            <w:tcW w:w="900" w:type="dxa"/>
            <w:noWrap/>
            <w:hideMark/>
          </w:tcPr>
          <w:p w14:paraId="64E1C8B6" w14:textId="77777777" w:rsidR="001A0CC8" w:rsidRPr="00E617D8" w:rsidRDefault="001A0CC8" w:rsidP="001A0CC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617D8">
              <w:rPr>
                <w:rFonts w:eastAsia="Times New Roman"/>
                <w:color w:val="000000"/>
              </w:rPr>
              <w:t>&lt;.0001</w:t>
            </w:r>
          </w:p>
        </w:tc>
      </w:tr>
      <w:tr w:rsidR="001815FB" w:rsidRPr="00E617D8" w14:paraId="205BEA11" w14:textId="77777777" w:rsidTr="004B3D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82" w:type="dxa"/>
            <w:gridSpan w:val="2"/>
            <w:noWrap/>
            <w:hideMark/>
          </w:tcPr>
          <w:p w14:paraId="0F6BC437" w14:textId="77777777" w:rsidR="001A0CC8" w:rsidRPr="0047024A" w:rsidRDefault="001A0CC8" w:rsidP="0047024A">
            <w:pPr>
              <w:jc w:val="left"/>
              <w:rPr>
                <w:rFonts w:ascii="Times New Roman" w:eastAsia="Times New Roman" w:hAnsi="Times New Roman" w:cs="Times New Roman"/>
                <w:i w:val="0"/>
                <w:color w:val="000000"/>
              </w:rPr>
            </w:pPr>
            <w:r w:rsidRPr="0047024A">
              <w:rPr>
                <w:rFonts w:ascii="Times New Roman" w:eastAsia="Times New Roman" w:hAnsi="Times New Roman" w:cs="Times New Roman"/>
                <w:i w:val="0"/>
                <w:color w:val="000000"/>
              </w:rPr>
              <w:t>Vehicle Ownership Factor –</w:t>
            </w:r>
          </w:p>
          <w:p w14:paraId="34533B1D" w14:textId="77777777" w:rsidR="001A0CC8" w:rsidRPr="0047024A" w:rsidRDefault="001A0CC8" w:rsidP="0047024A">
            <w:pPr>
              <w:jc w:val="left"/>
              <w:rPr>
                <w:rFonts w:ascii="Times New Roman" w:eastAsia="Times New Roman" w:hAnsi="Times New Roman" w:cs="Times New Roman"/>
                <w:i w:val="0"/>
                <w:color w:val="000000"/>
              </w:rPr>
            </w:pPr>
            <w:r w:rsidRPr="0047024A">
              <w:rPr>
                <w:rFonts w:ascii="Times New Roman" w:eastAsia="Times New Roman" w:hAnsi="Times New Roman" w:cs="Times New Roman"/>
                <w:i w:val="0"/>
                <w:color w:val="000000"/>
              </w:rPr>
              <w:t>Pro-vehicle ownership</w:t>
            </w:r>
          </w:p>
        </w:tc>
        <w:tc>
          <w:tcPr>
            <w:tcW w:w="1188" w:type="dxa"/>
            <w:noWrap/>
            <w:hideMark/>
          </w:tcPr>
          <w:p w14:paraId="780F85CC" w14:textId="77777777" w:rsidR="001A0CC8" w:rsidRPr="00E617D8" w:rsidRDefault="001A0CC8" w:rsidP="001A0CC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617D8">
              <w:rPr>
                <w:rFonts w:eastAsia="Times New Roman"/>
                <w:color w:val="000000"/>
              </w:rPr>
              <w:t>0.19</w:t>
            </w:r>
            <w:r w:rsidR="001815FB">
              <w:rPr>
                <w:rFonts w:eastAsia="Times New Roman"/>
                <w:color w:val="000000"/>
              </w:rPr>
              <w:t>4</w:t>
            </w:r>
          </w:p>
        </w:tc>
        <w:tc>
          <w:tcPr>
            <w:tcW w:w="900" w:type="dxa"/>
            <w:noWrap/>
            <w:hideMark/>
          </w:tcPr>
          <w:p w14:paraId="068CE125" w14:textId="77777777" w:rsidR="001A0CC8" w:rsidRPr="00E617D8" w:rsidRDefault="001A0CC8" w:rsidP="001A0CC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617D8">
              <w:rPr>
                <w:rFonts w:eastAsia="Times New Roman"/>
                <w:color w:val="000000"/>
              </w:rPr>
              <w:t>0.0</w:t>
            </w:r>
            <w:r w:rsidR="001815FB">
              <w:rPr>
                <w:rFonts w:eastAsia="Times New Roman"/>
                <w:color w:val="000000"/>
              </w:rPr>
              <w:t>90</w:t>
            </w:r>
          </w:p>
        </w:tc>
        <w:tc>
          <w:tcPr>
            <w:tcW w:w="990" w:type="dxa"/>
            <w:noWrap/>
            <w:hideMark/>
          </w:tcPr>
          <w:p w14:paraId="65A5E9A2" w14:textId="77777777" w:rsidR="001A0CC8" w:rsidRPr="00E617D8" w:rsidRDefault="001A0CC8" w:rsidP="001A0CC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617D8">
              <w:rPr>
                <w:rFonts w:eastAsia="Times New Roman"/>
                <w:color w:val="000000"/>
              </w:rPr>
              <w:t>4.66</w:t>
            </w:r>
          </w:p>
        </w:tc>
        <w:tc>
          <w:tcPr>
            <w:tcW w:w="900" w:type="dxa"/>
            <w:noWrap/>
            <w:hideMark/>
          </w:tcPr>
          <w:p w14:paraId="2900D79A" w14:textId="77777777" w:rsidR="001A0CC8" w:rsidRPr="00E617D8" w:rsidRDefault="001A0CC8" w:rsidP="001A0CC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617D8">
              <w:rPr>
                <w:rFonts w:eastAsia="Times New Roman"/>
                <w:color w:val="000000"/>
              </w:rPr>
              <w:t>0.0309</w:t>
            </w:r>
          </w:p>
        </w:tc>
      </w:tr>
      <w:tr w:rsidR="001815FB" w:rsidRPr="00E617D8" w14:paraId="585E62B3" w14:textId="77777777" w:rsidTr="004B3D35">
        <w:trPr>
          <w:trHeight w:val="300"/>
        </w:trPr>
        <w:tc>
          <w:tcPr>
            <w:cnfStyle w:val="001000000000" w:firstRow="0" w:lastRow="0" w:firstColumn="1" w:lastColumn="0" w:oddVBand="0" w:evenVBand="0" w:oddHBand="0" w:evenHBand="0" w:firstRowFirstColumn="0" w:firstRowLastColumn="0" w:lastRowFirstColumn="0" w:lastRowLastColumn="0"/>
            <w:tcW w:w="6282" w:type="dxa"/>
            <w:gridSpan w:val="2"/>
            <w:noWrap/>
            <w:hideMark/>
          </w:tcPr>
          <w:p w14:paraId="012F4DB8" w14:textId="77777777" w:rsidR="001A0CC8" w:rsidRPr="0047024A" w:rsidRDefault="001A0CC8" w:rsidP="0047024A">
            <w:pPr>
              <w:jc w:val="left"/>
              <w:rPr>
                <w:rFonts w:ascii="Times New Roman" w:eastAsia="Times New Roman" w:hAnsi="Times New Roman" w:cs="Times New Roman"/>
                <w:i w:val="0"/>
                <w:color w:val="000000"/>
              </w:rPr>
            </w:pPr>
            <w:r w:rsidRPr="0047024A">
              <w:rPr>
                <w:rFonts w:ascii="Times New Roman" w:eastAsia="Times New Roman" w:hAnsi="Times New Roman" w:cs="Times New Roman"/>
                <w:i w:val="0"/>
                <w:color w:val="000000"/>
              </w:rPr>
              <w:t>Vehicle Ownership Factor – Adventurer/multi-tasker</w:t>
            </w:r>
          </w:p>
        </w:tc>
        <w:tc>
          <w:tcPr>
            <w:tcW w:w="1188" w:type="dxa"/>
            <w:noWrap/>
            <w:hideMark/>
          </w:tcPr>
          <w:p w14:paraId="0EC54086" w14:textId="77777777" w:rsidR="001A0CC8" w:rsidRPr="00E617D8" w:rsidRDefault="001A0CC8" w:rsidP="001A0CC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617D8">
              <w:rPr>
                <w:rFonts w:eastAsia="Times New Roman"/>
                <w:color w:val="000000"/>
              </w:rPr>
              <w:t>-0.699</w:t>
            </w:r>
          </w:p>
        </w:tc>
        <w:tc>
          <w:tcPr>
            <w:tcW w:w="900" w:type="dxa"/>
            <w:noWrap/>
            <w:hideMark/>
          </w:tcPr>
          <w:p w14:paraId="4048FC65" w14:textId="77777777" w:rsidR="001A0CC8" w:rsidRPr="00E617D8" w:rsidRDefault="001A0CC8" w:rsidP="001A0CC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617D8">
              <w:rPr>
                <w:rFonts w:eastAsia="Times New Roman"/>
                <w:color w:val="000000"/>
              </w:rPr>
              <w:t>0.104</w:t>
            </w:r>
          </w:p>
        </w:tc>
        <w:tc>
          <w:tcPr>
            <w:tcW w:w="990" w:type="dxa"/>
            <w:noWrap/>
            <w:hideMark/>
          </w:tcPr>
          <w:p w14:paraId="4B077802" w14:textId="77777777" w:rsidR="001A0CC8" w:rsidRPr="00E617D8" w:rsidRDefault="001A0CC8" w:rsidP="001A0CC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617D8">
              <w:rPr>
                <w:rFonts w:eastAsia="Times New Roman"/>
                <w:color w:val="000000"/>
              </w:rPr>
              <w:t>45.07</w:t>
            </w:r>
          </w:p>
        </w:tc>
        <w:tc>
          <w:tcPr>
            <w:tcW w:w="900" w:type="dxa"/>
            <w:noWrap/>
            <w:hideMark/>
          </w:tcPr>
          <w:p w14:paraId="7893C7A1" w14:textId="77777777" w:rsidR="001A0CC8" w:rsidRPr="00E617D8" w:rsidRDefault="001A0CC8" w:rsidP="001A0CC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617D8">
              <w:rPr>
                <w:rFonts w:eastAsia="Times New Roman"/>
                <w:color w:val="000000"/>
              </w:rPr>
              <w:t>&lt;.0001</w:t>
            </w:r>
          </w:p>
        </w:tc>
      </w:tr>
      <w:tr w:rsidR="001815FB" w:rsidRPr="00E617D8" w14:paraId="1A2C8CE8" w14:textId="77777777" w:rsidTr="004B3D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82" w:type="dxa"/>
            <w:gridSpan w:val="2"/>
            <w:noWrap/>
            <w:hideMark/>
          </w:tcPr>
          <w:p w14:paraId="37FD4691" w14:textId="77777777" w:rsidR="001A0CC8" w:rsidRPr="0047024A" w:rsidRDefault="001A0CC8" w:rsidP="0047024A">
            <w:pPr>
              <w:jc w:val="left"/>
              <w:rPr>
                <w:rFonts w:ascii="Times New Roman" w:eastAsia="Times New Roman" w:hAnsi="Times New Roman" w:cs="Times New Roman"/>
                <w:i w:val="0"/>
                <w:color w:val="000000"/>
              </w:rPr>
            </w:pPr>
            <w:r w:rsidRPr="0047024A">
              <w:rPr>
                <w:rFonts w:ascii="Times New Roman" w:eastAsia="Times New Roman" w:hAnsi="Times New Roman" w:cs="Times New Roman"/>
                <w:i w:val="0"/>
                <w:color w:val="000000"/>
              </w:rPr>
              <w:t>Doesn't own a vehicle</w:t>
            </w:r>
            <w:r w:rsidR="00EE21EA">
              <w:rPr>
                <w:rFonts w:ascii="Times New Roman" w:eastAsia="Times New Roman" w:hAnsi="Times New Roman" w:cs="Times New Roman"/>
                <w:i w:val="0"/>
                <w:color w:val="000000"/>
              </w:rPr>
              <w:t xml:space="preserve"> (Indicator)</w:t>
            </w:r>
          </w:p>
        </w:tc>
        <w:tc>
          <w:tcPr>
            <w:tcW w:w="1188" w:type="dxa"/>
            <w:noWrap/>
            <w:hideMark/>
          </w:tcPr>
          <w:p w14:paraId="0A8904D7" w14:textId="77777777" w:rsidR="001A0CC8" w:rsidRPr="00E617D8" w:rsidRDefault="001A0CC8" w:rsidP="001A0CC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617D8">
              <w:rPr>
                <w:rFonts w:eastAsia="Times New Roman"/>
                <w:color w:val="000000"/>
              </w:rPr>
              <w:t>0.405</w:t>
            </w:r>
          </w:p>
        </w:tc>
        <w:tc>
          <w:tcPr>
            <w:tcW w:w="900" w:type="dxa"/>
            <w:noWrap/>
            <w:hideMark/>
          </w:tcPr>
          <w:p w14:paraId="458B6F9E" w14:textId="77777777" w:rsidR="001A0CC8" w:rsidRPr="00E617D8" w:rsidRDefault="001A0CC8" w:rsidP="001A0CC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617D8">
              <w:rPr>
                <w:rFonts w:eastAsia="Times New Roman"/>
                <w:color w:val="000000"/>
              </w:rPr>
              <w:t>0.081</w:t>
            </w:r>
          </w:p>
        </w:tc>
        <w:tc>
          <w:tcPr>
            <w:tcW w:w="990" w:type="dxa"/>
            <w:noWrap/>
            <w:hideMark/>
          </w:tcPr>
          <w:p w14:paraId="1145CD21" w14:textId="77777777" w:rsidR="001A0CC8" w:rsidRPr="00E617D8" w:rsidRDefault="001A0CC8" w:rsidP="001A0CC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617D8">
              <w:rPr>
                <w:rFonts w:eastAsia="Times New Roman"/>
                <w:color w:val="000000"/>
              </w:rPr>
              <w:t>25.04</w:t>
            </w:r>
          </w:p>
        </w:tc>
        <w:tc>
          <w:tcPr>
            <w:tcW w:w="900" w:type="dxa"/>
            <w:noWrap/>
            <w:hideMark/>
          </w:tcPr>
          <w:p w14:paraId="3DDB1E77" w14:textId="77777777" w:rsidR="001A0CC8" w:rsidRPr="00E617D8" w:rsidRDefault="001A0CC8" w:rsidP="001A0CC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617D8">
              <w:rPr>
                <w:rFonts w:eastAsia="Times New Roman"/>
                <w:color w:val="000000"/>
              </w:rPr>
              <w:t>&lt;.0001</w:t>
            </w:r>
          </w:p>
        </w:tc>
      </w:tr>
      <w:tr w:rsidR="001815FB" w:rsidRPr="00E617D8" w14:paraId="4419B001" w14:textId="77777777" w:rsidTr="004B3D35">
        <w:trPr>
          <w:trHeight w:val="300"/>
        </w:trPr>
        <w:tc>
          <w:tcPr>
            <w:cnfStyle w:val="001000000000" w:firstRow="0" w:lastRow="0" w:firstColumn="1" w:lastColumn="0" w:oddVBand="0" w:evenVBand="0" w:oddHBand="0" w:evenHBand="0" w:firstRowFirstColumn="0" w:firstRowLastColumn="0" w:lastRowFirstColumn="0" w:lastRowLastColumn="0"/>
            <w:tcW w:w="6282" w:type="dxa"/>
            <w:gridSpan w:val="2"/>
            <w:noWrap/>
            <w:hideMark/>
          </w:tcPr>
          <w:p w14:paraId="3A26534F" w14:textId="01FB6110" w:rsidR="001A0CC8" w:rsidRPr="0047024A" w:rsidRDefault="001A0CC8" w:rsidP="0047024A">
            <w:pPr>
              <w:jc w:val="left"/>
              <w:rPr>
                <w:rFonts w:ascii="Times New Roman" w:eastAsia="Times New Roman" w:hAnsi="Times New Roman" w:cs="Times New Roman"/>
                <w:i w:val="0"/>
                <w:color w:val="000000"/>
              </w:rPr>
            </w:pPr>
            <w:r w:rsidRPr="0047024A">
              <w:rPr>
                <w:rFonts w:ascii="Times New Roman" w:eastAsia="Times New Roman" w:hAnsi="Times New Roman" w:cs="Times New Roman"/>
                <w:i w:val="0"/>
                <w:color w:val="000000"/>
              </w:rPr>
              <w:t>RS Factor – Pro-ride</w:t>
            </w:r>
            <w:r w:rsidR="00D841F9">
              <w:rPr>
                <w:rFonts w:ascii="Times New Roman" w:eastAsia="Times New Roman" w:hAnsi="Times New Roman" w:cs="Times New Roman"/>
                <w:i w:val="0"/>
                <w:color w:val="000000"/>
              </w:rPr>
              <w:t xml:space="preserve"> </w:t>
            </w:r>
            <w:r w:rsidRPr="0047024A">
              <w:rPr>
                <w:rFonts w:ascii="Times New Roman" w:eastAsia="Times New Roman" w:hAnsi="Times New Roman" w:cs="Times New Roman"/>
                <w:i w:val="0"/>
                <w:color w:val="000000"/>
              </w:rPr>
              <w:t>sharing</w:t>
            </w:r>
          </w:p>
        </w:tc>
        <w:tc>
          <w:tcPr>
            <w:tcW w:w="1188" w:type="dxa"/>
            <w:noWrap/>
            <w:hideMark/>
          </w:tcPr>
          <w:p w14:paraId="6B56CBEC" w14:textId="77777777" w:rsidR="001A0CC8" w:rsidRPr="00E617D8" w:rsidRDefault="001A0CC8" w:rsidP="001A0CC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617D8">
              <w:rPr>
                <w:rFonts w:eastAsia="Times New Roman"/>
                <w:color w:val="000000"/>
              </w:rPr>
              <w:t>-0.303</w:t>
            </w:r>
          </w:p>
        </w:tc>
        <w:tc>
          <w:tcPr>
            <w:tcW w:w="900" w:type="dxa"/>
            <w:noWrap/>
            <w:hideMark/>
          </w:tcPr>
          <w:p w14:paraId="7BDA0ED9" w14:textId="77777777" w:rsidR="001A0CC8" w:rsidRPr="00E617D8" w:rsidRDefault="001A0CC8" w:rsidP="001A0CC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617D8">
              <w:rPr>
                <w:rFonts w:eastAsia="Times New Roman"/>
                <w:color w:val="000000"/>
              </w:rPr>
              <w:t>0.073</w:t>
            </w:r>
          </w:p>
        </w:tc>
        <w:tc>
          <w:tcPr>
            <w:tcW w:w="990" w:type="dxa"/>
            <w:noWrap/>
            <w:hideMark/>
          </w:tcPr>
          <w:p w14:paraId="77788D3F" w14:textId="77777777" w:rsidR="001A0CC8" w:rsidRPr="00E617D8" w:rsidRDefault="001A0CC8" w:rsidP="001A0CC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617D8">
              <w:rPr>
                <w:rFonts w:eastAsia="Times New Roman"/>
                <w:color w:val="000000"/>
              </w:rPr>
              <w:t>17.07</w:t>
            </w:r>
          </w:p>
        </w:tc>
        <w:tc>
          <w:tcPr>
            <w:tcW w:w="900" w:type="dxa"/>
            <w:noWrap/>
            <w:hideMark/>
          </w:tcPr>
          <w:p w14:paraId="66CF91CF" w14:textId="77777777" w:rsidR="001A0CC8" w:rsidRPr="00E617D8" w:rsidRDefault="001A0CC8" w:rsidP="001A0CC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E617D8">
              <w:rPr>
                <w:rFonts w:eastAsia="Times New Roman"/>
                <w:color w:val="000000"/>
              </w:rPr>
              <w:t>&lt;.0001</w:t>
            </w:r>
          </w:p>
        </w:tc>
      </w:tr>
      <w:tr w:rsidR="00E617D8" w:rsidRPr="00E617D8" w14:paraId="14341F5D" w14:textId="77777777" w:rsidTr="004B3D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82" w:type="dxa"/>
            <w:gridSpan w:val="2"/>
            <w:tcBorders>
              <w:bottom w:val="single" w:sz="4" w:space="0" w:color="auto"/>
            </w:tcBorders>
            <w:noWrap/>
            <w:hideMark/>
          </w:tcPr>
          <w:p w14:paraId="2881EF3B" w14:textId="5710E403" w:rsidR="001A0CC8" w:rsidRPr="0047024A" w:rsidRDefault="001A0CC8" w:rsidP="00D841F9">
            <w:pPr>
              <w:jc w:val="left"/>
              <w:rPr>
                <w:rFonts w:ascii="Times New Roman" w:eastAsia="Times New Roman" w:hAnsi="Times New Roman" w:cs="Times New Roman"/>
                <w:i w:val="0"/>
                <w:color w:val="000000"/>
              </w:rPr>
            </w:pPr>
            <w:r w:rsidRPr="0047024A">
              <w:rPr>
                <w:rFonts w:ascii="Times New Roman" w:eastAsia="Times New Roman" w:hAnsi="Times New Roman" w:cs="Times New Roman"/>
                <w:i w:val="0"/>
                <w:color w:val="000000"/>
              </w:rPr>
              <w:t>RS Factor – Ride</w:t>
            </w:r>
            <w:r w:rsidR="00D841F9">
              <w:rPr>
                <w:rFonts w:ascii="Times New Roman" w:eastAsia="Times New Roman" w:hAnsi="Times New Roman" w:cs="Times New Roman"/>
                <w:i w:val="0"/>
                <w:color w:val="000000"/>
              </w:rPr>
              <w:t xml:space="preserve"> </w:t>
            </w:r>
            <w:r w:rsidRPr="0047024A">
              <w:rPr>
                <w:rFonts w:ascii="Times New Roman" w:eastAsia="Times New Roman" w:hAnsi="Times New Roman" w:cs="Times New Roman"/>
                <w:i w:val="0"/>
                <w:color w:val="000000"/>
              </w:rPr>
              <w:t>sharing is better than vehicle ownership</w:t>
            </w:r>
          </w:p>
        </w:tc>
        <w:tc>
          <w:tcPr>
            <w:tcW w:w="1188" w:type="dxa"/>
            <w:tcBorders>
              <w:bottom w:val="single" w:sz="4" w:space="0" w:color="auto"/>
            </w:tcBorders>
            <w:noWrap/>
            <w:hideMark/>
          </w:tcPr>
          <w:p w14:paraId="1BC36E3F" w14:textId="77777777" w:rsidR="001A0CC8" w:rsidRPr="00E617D8" w:rsidRDefault="001A0CC8" w:rsidP="001A0CC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617D8">
              <w:rPr>
                <w:rFonts w:eastAsia="Times New Roman"/>
                <w:color w:val="000000"/>
              </w:rPr>
              <w:t>-1.217</w:t>
            </w:r>
          </w:p>
        </w:tc>
        <w:tc>
          <w:tcPr>
            <w:tcW w:w="900" w:type="dxa"/>
            <w:tcBorders>
              <w:bottom w:val="single" w:sz="4" w:space="0" w:color="auto"/>
            </w:tcBorders>
            <w:noWrap/>
            <w:hideMark/>
          </w:tcPr>
          <w:p w14:paraId="33692920" w14:textId="77777777" w:rsidR="001A0CC8" w:rsidRPr="00E617D8" w:rsidRDefault="001A0CC8" w:rsidP="001A0CC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617D8">
              <w:rPr>
                <w:rFonts w:eastAsia="Times New Roman"/>
                <w:color w:val="000000"/>
              </w:rPr>
              <w:t>0.087</w:t>
            </w:r>
          </w:p>
        </w:tc>
        <w:tc>
          <w:tcPr>
            <w:tcW w:w="990" w:type="dxa"/>
            <w:tcBorders>
              <w:bottom w:val="single" w:sz="4" w:space="0" w:color="auto"/>
            </w:tcBorders>
            <w:noWrap/>
            <w:hideMark/>
          </w:tcPr>
          <w:p w14:paraId="645B79FA" w14:textId="77777777" w:rsidR="001A0CC8" w:rsidRPr="00E617D8" w:rsidRDefault="001A0CC8" w:rsidP="001A0CC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617D8">
              <w:rPr>
                <w:rFonts w:eastAsia="Times New Roman"/>
                <w:color w:val="000000"/>
              </w:rPr>
              <w:t>195.19</w:t>
            </w:r>
          </w:p>
        </w:tc>
        <w:tc>
          <w:tcPr>
            <w:tcW w:w="900" w:type="dxa"/>
            <w:tcBorders>
              <w:bottom w:val="single" w:sz="4" w:space="0" w:color="auto"/>
            </w:tcBorders>
            <w:noWrap/>
            <w:hideMark/>
          </w:tcPr>
          <w:p w14:paraId="2463655B" w14:textId="77777777" w:rsidR="001A0CC8" w:rsidRPr="00E617D8" w:rsidRDefault="001A0CC8" w:rsidP="001A0CC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E617D8">
              <w:rPr>
                <w:rFonts w:eastAsia="Times New Roman"/>
                <w:color w:val="000000"/>
              </w:rPr>
              <w:t>&lt;.0001</w:t>
            </w:r>
          </w:p>
        </w:tc>
      </w:tr>
      <w:tr w:rsidR="001815FB" w:rsidRPr="00E617D8" w14:paraId="0380E032" w14:textId="77777777" w:rsidTr="004B3D35">
        <w:trPr>
          <w:trHeight w:val="300"/>
        </w:trPr>
        <w:tc>
          <w:tcPr>
            <w:cnfStyle w:val="001000000000" w:firstRow="0" w:lastRow="0" w:firstColumn="1" w:lastColumn="0" w:oddVBand="0" w:evenVBand="0" w:oddHBand="0" w:evenHBand="0" w:firstRowFirstColumn="0" w:firstRowLastColumn="0" w:lastRowFirstColumn="0" w:lastRowLastColumn="0"/>
            <w:tcW w:w="3015" w:type="dxa"/>
            <w:tcBorders>
              <w:top w:val="single" w:sz="4" w:space="0" w:color="auto"/>
            </w:tcBorders>
            <w:noWrap/>
          </w:tcPr>
          <w:p w14:paraId="2EA3FB51" w14:textId="77777777" w:rsidR="001815FB" w:rsidRPr="00E617D8" w:rsidRDefault="001815FB" w:rsidP="001815FB">
            <w:pPr>
              <w:rPr>
                <w:rFonts w:eastAsia="Times New Roman"/>
                <w:i w:val="0"/>
                <w:color w:val="000000"/>
              </w:rPr>
            </w:pPr>
            <w:r>
              <w:rPr>
                <w:rFonts w:ascii="Times New Roman" w:eastAsia="Times New Roman" w:hAnsi="Times New Roman" w:cs="Times New Roman"/>
                <w:i w:val="0"/>
                <w:color w:val="000000"/>
              </w:rPr>
              <w:t>Number of observations</w:t>
            </w:r>
          </w:p>
        </w:tc>
        <w:tc>
          <w:tcPr>
            <w:tcW w:w="3267" w:type="dxa"/>
            <w:tcBorders>
              <w:top w:val="single" w:sz="4" w:space="0" w:color="auto"/>
            </w:tcBorders>
            <w:shd w:val="clear" w:color="auto" w:fill="auto"/>
          </w:tcPr>
          <w:p w14:paraId="63ED25AB" w14:textId="77777777" w:rsidR="001815FB" w:rsidRPr="00E617D8" w:rsidRDefault="00E617D8" w:rsidP="00E617D8">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1916</w:t>
            </w:r>
          </w:p>
        </w:tc>
        <w:tc>
          <w:tcPr>
            <w:tcW w:w="1188" w:type="dxa"/>
            <w:tcBorders>
              <w:top w:val="single" w:sz="4" w:space="0" w:color="auto"/>
            </w:tcBorders>
            <w:shd w:val="clear" w:color="auto" w:fill="auto"/>
            <w:noWrap/>
          </w:tcPr>
          <w:p w14:paraId="1BCB09C2" w14:textId="77777777" w:rsidR="001815FB" w:rsidRPr="00E617D8" w:rsidRDefault="001815FB" w:rsidP="001A0CC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p>
        </w:tc>
        <w:tc>
          <w:tcPr>
            <w:tcW w:w="900" w:type="dxa"/>
            <w:tcBorders>
              <w:top w:val="single" w:sz="4" w:space="0" w:color="auto"/>
            </w:tcBorders>
            <w:shd w:val="clear" w:color="auto" w:fill="auto"/>
            <w:noWrap/>
          </w:tcPr>
          <w:p w14:paraId="57421BE3" w14:textId="77777777" w:rsidR="001815FB" w:rsidRPr="00E617D8" w:rsidRDefault="001815FB" w:rsidP="001A0CC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p>
        </w:tc>
        <w:tc>
          <w:tcPr>
            <w:tcW w:w="990" w:type="dxa"/>
            <w:tcBorders>
              <w:top w:val="single" w:sz="4" w:space="0" w:color="auto"/>
            </w:tcBorders>
            <w:shd w:val="clear" w:color="auto" w:fill="auto"/>
            <w:noWrap/>
          </w:tcPr>
          <w:p w14:paraId="1E34A716" w14:textId="77777777" w:rsidR="001815FB" w:rsidRPr="00E617D8" w:rsidRDefault="001815FB" w:rsidP="001A0CC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p>
        </w:tc>
        <w:tc>
          <w:tcPr>
            <w:tcW w:w="900" w:type="dxa"/>
            <w:tcBorders>
              <w:top w:val="single" w:sz="4" w:space="0" w:color="auto"/>
            </w:tcBorders>
            <w:shd w:val="clear" w:color="auto" w:fill="auto"/>
            <w:noWrap/>
          </w:tcPr>
          <w:p w14:paraId="64FAC5BD" w14:textId="77777777" w:rsidR="001815FB" w:rsidRPr="00E617D8" w:rsidRDefault="001815FB" w:rsidP="001A0CC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p>
        </w:tc>
      </w:tr>
      <w:tr w:rsidR="001815FB" w:rsidRPr="00E617D8" w14:paraId="53D8268D" w14:textId="77777777" w:rsidTr="004B3D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15" w:type="dxa"/>
            <w:noWrap/>
          </w:tcPr>
          <w:p w14:paraId="02258D4C" w14:textId="6B12E76C" w:rsidR="001815FB" w:rsidRPr="00E617D8" w:rsidDel="001815FB" w:rsidRDefault="001815FB" w:rsidP="001815FB">
            <w:pPr>
              <w:rPr>
                <w:rFonts w:eastAsia="Times New Roman"/>
                <w:iCs w:val="0"/>
                <w:color w:val="000000"/>
              </w:rPr>
            </w:pPr>
            <w:r>
              <w:rPr>
                <w:rFonts w:ascii="Times New Roman" w:eastAsia="Times New Roman" w:hAnsi="Times New Roman" w:cs="Times New Roman"/>
                <w:i w:val="0"/>
                <w:color w:val="000000"/>
              </w:rPr>
              <w:t>R</w:t>
            </w:r>
            <w:r w:rsidR="000303DA">
              <w:rPr>
                <w:rFonts w:ascii="Times New Roman" w:eastAsia="Times New Roman" w:hAnsi="Times New Roman" w:cs="Times New Roman"/>
                <w:i w:val="0"/>
                <w:color w:val="000000"/>
              </w:rPr>
              <w:t>-</w:t>
            </w:r>
            <w:r>
              <w:rPr>
                <w:rFonts w:ascii="Times New Roman" w:eastAsia="Times New Roman" w:hAnsi="Times New Roman" w:cs="Times New Roman"/>
                <w:i w:val="0"/>
                <w:color w:val="000000"/>
              </w:rPr>
              <w:t>Square</w:t>
            </w:r>
            <w:r w:rsidR="007574E5">
              <w:rPr>
                <w:rFonts w:ascii="Times New Roman" w:eastAsia="Times New Roman" w:hAnsi="Times New Roman" w:cs="Times New Roman"/>
                <w:i w:val="0"/>
                <w:color w:val="000000"/>
              </w:rPr>
              <w:t>d</w:t>
            </w:r>
          </w:p>
        </w:tc>
        <w:tc>
          <w:tcPr>
            <w:tcW w:w="3267" w:type="dxa"/>
            <w:shd w:val="clear" w:color="auto" w:fill="auto"/>
          </w:tcPr>
          <w:p w14:paraId="75AA59BF" w14:textId="77777777" w:rsidR="001815FB" w:rsidRPr="00E617D8" w:rsidDel="001815FB" w:rsidRDefault="00E617D8" w:rsidP="00E617D8">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Pr>
                <w:rFonts w:eastAsia="Times New Roman"/>
                <w:color w:val="000000"/>
              </w:rPr>
              <w:t>0.223</w:t>
            </w:r>
          </w:p>
        </w:tc>
        <w:tc>
          <w:tcPr>
            <w:tcW w:w="1188" w:type="dxa"/>
            <w:shd w:val="clear" w:color="auto" w:fill="auto"/>
            <w:noWrap/>
          </w:tcPr>
          <w:p w14:paraId="2341FCFC" w14:textId="77777777" w:rsidR="001815FB" w:rsidRPr="00E617D8" w:rsidRDefault="001815FB" w:rsidP="001815F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p>
        </w:tc>
        <w:tc>
          <w:tcPr>
            <w:tcW w:w="900" w:type="dxa"/>
            <w:shd w:val="clear" w:color="auto" w:fill="auto"/>
            <w:noWrap/>
          </w:tcPr>
          <w:p w14:paraId="35931F0C" w14:textId="77777777" w:rsidR="001815FB" w:rsidRPr="00E617D8" w:rsidRDefault="001815FB" w:rsidP="001815F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p>
        </w:tc>
        <w:tc>
          <w:tcPr>
            <w:tcW w:w="990" w:type="dxa"/>
            <w:shd w:val="clear" w:color="auto" w:fill="auto"/>
            <w:noWrap/>
          </w:tcPr>
          <w:p w14:paraId="681ADE7B" w14:textId="77777777" w:rsidR="001815FB" w:rsidRPr="00E617D8" w:rsidRDefault="001815FB" w:rsidP="001815F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p>
        </w:tc>
        <w:tc>
          <w:tcPr>
            <w:tcW w:w="900" w:type="dxa"/>
            <w:shd w:val="clear" w:color="auto" w:fill="auto"/>
            <w:noWrap/>
          </w:tcPr>
          <w:p w14:paraId="69D60DB1" w14:textId="77777777" w:rsidR="001815FB" w:rsidRPr="00E617D8" w:rsidRDefault="001815FB" w:rsidP="001815F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p>
        </w:tc>
      </w:tr>
    </w:tbl>
    <w:p w14:paraId="264BD49A" w14:textId="77777777" w:rsidR="00BB2EEE" w:rsidRDefault="00BB2EEE" w:rsidP="00495812">
      <w:pPr>
        <w:pStyle w:val="AriaNorma"/>
      </w:pPr>
    </w:p>
    <w:p w14:paraId="4627E891" w14:textId="3CA64D18" w:rsidR="001A5F97" w:rsidRDefault="00BB2EEE" w:rsidP="0047024A">
      <w:pPr>
        <w:pStyle w:val="AriaNorma"/>
        <w:ind w:firstLine="720"/>
      </w:pPr>
      <w:r>
        <w:t xml:space="preserve">As shown in Table </w:t>
      </w:r>
      <w:r w:rsidR="00750A4A">
        <w:t>3</w:t>
      </w:r>
      <w:r>
        <w:t xml:space="preserve">, </w:t>
      </w:r>
      <w:r w:rsidR="00750A4A">
        <w:t xml:space="preserve">as the age parameter increases, the willingness to drive for on-demand ride sharing services decreases. </w:t>
      </w:r>
      <w:r w:rsidR="001A5F97">
        <w:t>Older individuals are not as familiar with these services</w:t>
      </w:r>
      <w:r w:rsidR="00D841F9">
        <w:t>,</w:t>
      </w:r>
      <w:r w:rsidR="001A5F97">
        <w:t xml:space="preserve"> perhaps</w:t>
      </w:r>
      <w:r w:rsidR="00D841F9">
        <w:t xml:space="preserve"> because</w:t>
      </w:r>
      <w:r w:rsidR="001A5F97">
        <w:t xml:space="preserve"> they have white collar jobs that would make driving appear less beneficial than it would to a person in </w:t>
      </w:r>
      <w:r w:rsidR="00D841F9">
        <w:t xml:space="preserve">his or her </w:t>
      </w:r>
      <w:r w:rsidR="001A5F97">
        <w:t xml:space="preserve">20s or 30s. Similar to the </w:t>
      </w:r>
      <w:r w:rsidR="00AB4247">
        <w:t>finds from</w:t>
      </w:r>
      <w:r w:rsidR="001A5F97">
        <w:t xml:space="preserve"> </w:t>
      </w:r>
      <w:r w:rsidR="001A5F97">
        <w:fldChar w:fldCharType="begin" w:fldLock="1"/>
      </w:r>
      <w:r w:rsidR="001E28D0">
        <w:instrText>ADDIN CSL_CITATION { "citationItems" : [ { "id" : "ITEM-1", "itemData" : { "author" : [ { "dropping-particle" : "", "family" : "Hall", "given" : "Jonathan", "non-dropping-particle" : "", "parse-names" : false, "suffix" : "" }, { "dropping-particle" : "", "family" : "Krueger", "given" : "Alan", "non-dropping-particle" : "", "parse-names" : false, "suffix" : "" } ], "id" : "ITEM-1", "issue" : "NBER Working Paper No. 22843", "issued" : { "date-parts" : [ [ "2015" ] ] }, "number-of-pages" : "29", "title" : "An Analysis of the Labor Market for Uber's Driver-Partners in the United States", "type" : "report" }, "uris" : [ "http://www.mendeley.com/documents/?uuid=ecd075b2-8d59-4573-8a58-db1cbb622918", "http://www.mendeley.com/documents/?uuid=8d24bf03-9f3a-4087-a6cd-dc7ea21ecfb5" ] } ], "mendeley" : { "formattedCitation" : "(Hall &amp; Krueger, 2015)", "plainTextFormattedCitation" : "(Hall &amp; Krueger, 2015)", "previouslyFormattedCitation" : "(&lt;i&gt;12&lt;/i&gt;)" }, "properties" : { "noteIndex" : 0 }, "schema" : "https://github.com/citation-style-language/schema/raw/master/csl-citation.json" }</w:instrText>
      </w:r>
      <w:r w:rsidR="001A5F97">
        <w:fldChar w:fldCharType="separate"/>
      </w:r>
      <w:r w:rsidR="001E28D0" w:rsidRPr="001E28D0">
        <w:rPr>
          <w:noProof/>
        </w:rPr>
        <w:t>(Hall &amp; Krueger, 2015)</w:t>
      </w:r>
      <w:r w:rsidR="001A5F97">
        <w:fldChar w:fldCharType="end"/>
      </w:r>
      <w:r w:rsidR="001A5F97">
        <w:t xml:space="preserve">, </w:t>
      </w:r>
      <w:r w:rsidR="00AB4247">
        <w:t xml:space="preserve">we observe that </w:t>
      </w:r>
      <w:r w:rsidR="001A5F97">
        <w:t>women are less likely to drive for on-demand ride</w:t>
      </w:r>
      <w:r w:rsidR="00D841F9">
        <w:t xml:space="preserve"> </w:t>
      </w:r>
      <w:r w:rsidR="001A5F97">
        <w:t>sharing services. Women</w:t>
      </w:r>
      <w:r w:rsidR="00AB4247">
        <w:t>, compared to men,</w:t>
      </w:r>
      <w:r w:rsidR="001A5F97">
        <w:t xml:space="preserve"> may feel more uncomfortable or vulnerable driving or being alone with strangers in their vehicle. As </w:t>
      </w:r>
      <w:r w:rsidR="00750A4A">
        <w:t xml:space="preserve">VMT and the number of children at home increase, the willingness to drive for on-demand ride sharing increases. </w:t>
      </w:r>
      <w:r w:rsidR="00D841F9">
        <w:t>Having c</w:t>
      </w:r>
      <w:r w:rsidR="00750A4A">
        <w:t xml:space="preserve">hildren living </w:t>
      </w:r>
      <w:r w:rsidR="00D841F9">
        <w:t xml:space="preserve">in your </w:t>
      </w:r>
      <w:r w:rsidR="00750A4A">
        <w:t xml:space="preserve">home and being a parent means finding employment that is flexible and will work with your schedule: driving for a service such as Lyft </w:t>
      </w:r>
      <w:r w:rsidR="00750A4A">
        <w:lastRenderedPageBreak/>
        <w:t>or Uber provides that flexibility needed in that environment. Those who drive more, on average, are more willing to drive for an on-demand ride sharing service – perhaps it is their increased mobility that leads them towards providing similar levels of mobility to others</w:t>
      </w:r>
      <w:r w:rsidR="00533618">
        <w:t>.</w:t>
      </w:r>
      <w:r w:rsidR="00750A4A">
        <w:t xml:space="preserve"> </w:t>
      </w:r>
      <w:r w:rsidR="00533618">
        <w:t>O</w:t>
      </w:r>
      <w:r w:rsidR="00750A4A">
        <w:t>r</w:t>
      </w:r>
      <w:r w:rsidR="00533618">
        <w:t xml:space="preserve"> perhaps</w:t>
      </w:r>
      <w:r w:rsidR="00750A4A">
        <w:t xml:space="preserve"> it could be that they see their routine driving as a pathway to making some extra money. </w:t>
      </w:r>
      <w:r w:rsidR="001A5F97">
        <w:t>Vehicle ownership plays a role as well. More specifically, those who do not own a vehicle are less willing to drive for services such as Lyft or Uber</w:t>
      </w:r>
      <w:r w:rsidR="00533618">
        <w:t xml:space="preserve">. It </w:t>
      </w:r>
      <w:r w:rsidR="001A5F97">
        <w:t xml:space="preserve">should be noted that when this survey was administered in 2015, the vehicle renting options for potential drivers were not as </w:t>
      </w:r>
      <w:r w:rsidR="00533618">
        <w:t>plentiful as today, which likely results in</w:t>
      </w:r>
      <w:r w:rsidR="001A5F97">
        <w:t xml:space="preserve"> vehicle ownership play</w:t>
      </w:r>
      <w:r w:rsidR="00533618">
        <w:t>ing</w:t>
      </w:r>
      <w:r w:rsidR="001A5F97">
        <w:t xml:space="preserve"> less of a role today than it would have in August 2015.</w:t>
      </w:r>
    </w:p>
    <w:p w14:paraId="0411ED9A" w14:textId="29520B72" w:rsidR="00BB2EEE" w:rsidRDefault="001A5F97" w:rsidP="0047024A">
      <w:pPr>
        <w:pStyle w:val="AriaNorma"/>
        <w:ind w:firstLine="720"/>
      </w:pPr>
      <w:r>
        <w:t>Understanding the willingness to drive for these services is aided by understanding attitudes. For instance, those who score highly on the pro-ride</w:t>
      </w:r>
      <w:r w:rsidR="00533618">
        <w:t xml:space="preserve"> </w:t>
      </w:r>
      <w:r>
        <w:t xml:space="preserve">sharing factors are more likely to want to drive for Lyft. </w:t>
      </w:r>
      <w:r w:rsidR="00AB4247">
        <w:t>More specifically, i</w:t>
      </w:r>
      <w:r>
        <w:t>ndividuals who scored highly on the factor “Ride</w:t>
      </w:r>
      <w:r w:rsidR="00533618">
        <w:t xml:space="preserve"> </w:t>
      </w:r>
      <w:r>
        <w:t xml:space="preserve">sharing is better than vehicle ownership” expressed a higher willingness to drive for on-demand ride sharing programs. </w:t>
      </w:r>
      <w:r w:rsidR="00AB4247">
        <w:t xml:space="preserve">Surprisingly, identifying positively with statements that encourage vehicle ownership, such as “Owning/leasing a vehicle gives you a sense of freedom and independence”, is negatively correlated with the willingness to drive for Uber or Lyft. Those who own a vehicle are more willing to drive for on-demand ride sharing services; </w:t>
      </w:r>
      <w:r w:rsidR="00981EC3">
        <w:t>it could be that</w:t>
      </w:r>
      <w:r w:rsidR="00AB4247">
        <w:t xml:space="preserve"> </w:t>
      </w:r>
      <w:r w:rsidR="004E097E">
        <w:t>those who do not own a vehicle</w:t>
      </w:r>
      <w:r w:rsidR="00424C69">
        <w:t>,</w:t>
      </w:r>
      <w:r w:rsidR="004E097E">
        <w:t xml:space="preserve"> </w:t>
      </w:r>
      <w:r w:rsidR="00981EC3">
        <w:t>may</w:t>
      </w:r>
      <w:r w:rsidR="004E097E">
        <w:t xml:space="preserve"> not want to own a vehicle and are therefore less likely to drive for on-demand ride sharing services. </w:t>
      </w:r>
      <w:r w:rsidR="00AB4247">
        <w:t>T</w:t>
      </w:r>
      <w:r w:rsidR="00750A4A">
        <w:t xml:space="preserve">hose who are more adventurous are more willing to drive for Lyft; the socialness, newness, and excitement could be within their comfort zone and make driving more appealing. </w:t>
      </w:r>
    </w:p>
    <w:p w14:paraId="3ED4E824" w14:textId="77777777" w:rsidR="00753219" w:rsidRDefault="00753219" w:rsidP="00495812">
      <w:pPr>
        <w:pStyle w:val="AriaNorma"/>
      </w:pPr>
    </w:p>
    <w:p w14:paraId="08DA7397" w14:textId="77777777" w:rsidR="00753219" w:rsidRPr="0047024A" w:rsidRDefault="00753219" w:rsidP="00753219">
      <w:pPr>
        <w:pStyle w:val="AriaNorma"/>
        <w:numPr>
          <w:ilvl w:val="1"/>
          <w:numId w:val="2"/>
        </w:numPr>
        <w:rPr>
          <w:b/>
        </w:rPr>
      </w:pPr>
      <w:r w:rsidRPr="0047024A">
        <w:rPr>
          <w:b/>
        </w:rPr>
        <w:t xml:space="preserve">Previous </w:t>
      </w:r>
      <w:r w:rsidR="002E5056" w:rsidRPr="0047024A">
        <w:rPr>
          <w:b/>
        </w:rPr>
        <w:t>E</w:t>
      </w:r>
      <w:r w:rsidRPr="0047024A">
        <w:rPr>
          <w:b/>
        </w:rPr>
        <w:t xml:space="preserve">xperience </w:t>
      </w:r>
      <w:r w:rsidR="00E9630F" w:rsidRPr="0047024A">
        <w:rPr>
          <w:b/>
        </w:rPr>
        <w:t>with</w:t>
      </w:r>
      <w:r w:rsidRPr="0047024A">
        <w:rPr>
          <w:b/>
        </w:rPr>
        <w:t xml:space="preserve"> </w:t>
      </w:r>
      <w:r w:rsidR="002E5056" w:rsidRPr="0047024A">
        <w:rPr>
          <w:b/>
        </w:rPr>
        <w:t>O</w:t>
      </w:r>
      <w:r w:rsidRPr="0047024A">
        <w:rPr>
          <w:b/>
        </w:rPr>
        <w:t>n-</w:t>
      </w:r>
      <w:r w:rsidR="002E5056" w:rsidRPr="0047024A">
        <w:rPr>
          <w:b/>
        </w:rPr>
        <w:t>D</w:t>
      </w:r>
      <w:r w:rsidRPr="0047024A">
        <w:rPr>
          <w:b/>
        </w:rPr>
        <w:t xml:space="preserve">emand </w:t>
      </w:r>
      <w:r w:rsidR="002E5056" w:rsidRPr="0047024A">
        <w:rPr>
          <w:b/>
        </w:rPr>
        <w:t>R</w:t>
      </w:r>
      <w:r w:rsidRPr="0047024A">
        <w:rPr>
          <w:b/>
        </w:rPr>
        <w:t xml:space="preserve">ide </w:t>
      </w:r>
      <w:r w:rsidR="002E5056" w:rsidRPr="0047024A">
        <w:rPr>
          <w:b/>
        </w:rPr>
        <w:t>S</w:t>
      </w:r>
      <w:r w:rsidRPr="0047024A">
        <w:rPr>
          <w:b/>
        </w:rPr>
        <w:t xml:space="preserve">haring </w:t>
      </w:r>
      <w:r w:rsidR="002E5056" w:rsidRPr="0047024A">
        <w:rPr>
          <w:b/>
        </w:rPr>
        <w:t>S</w:t>
      </w:r>
      <w:r w:rsidRPr="0047024A">
        <w:rPr>
          <w:b/>
        </w:rPr>
        <w:t>ervices</w:t>
      </w:r>
    </w:p>
    <w:p w14:paraId="3F911869" w14:textId="55AEFE96" w:rsidR="00753219" w:rsidRDefault="00753219" w:rsidP="00753219">
      <w:pPr>
        <w:pStyle w:val="AriaNorma"/>
      </w:pPr>
      <w:r>
        <w:t xml:space="preserve">Previous experiences with an on-demand ride sharing service can greatly impact an individual’s attitudes, opinions, and continuing use of </w:t>
      </w:r>
      <w:r w:rsidR="00533618">
        <w:t xml:space="preserve">the </w:t>
      </w:r>
      <w:r>
        <w:t>service</w:t>
      </w:r>
      <w:r w:rsidRPr="00B44F89">
        <w:t xml:space="preserve">. </w:t>
      </w:r>
      <w:r w:rsidR="00F67334">
        <w:t xml:space="preserve">Figure 2 </w:t>
      </w:r>
      <w:r>
        <w:t>presents a graphical cross-tabulation of the respondents’ shared mobility knowledge and their willingness to drive. Shared mobility knowledge is divided into three levels: the</w:t>
      </w:r>
      <w:r w:rsidR="00533618">
        <w:t xml:space="preserve"> respondent</w:t>
      </w:r>
      <w:r>
        <w:t xml:space="preserve"> had never heard of these services prior to the survey, </w:t>
      </w:r>
      <w:r w:rsidR="00533618">
        <w:t xml:space="preserve">the respondent </w:t>
      </w:r>
      <w:r>
        <w:t xml:space="preserve">had heard of these services but have never used them, and </w:t>
      </w:r>
      <w:r w:rsidR="00533618">
        <w:t xml:space="preserve">the respondent had </w:t>
      </w:r>
      <w:r>
        <w:t xml:space="preserve">used these services (alone, with friends, etc.). </w:t>
      </w:r>
      <w:r w:rsidR="00AB7963">
        <w:t xml:space="preserve">Most respondents fell into the second category, having heard of </w:t>
      </w:r>
      <w:r w:rsidR="00533618">
        <w:t xml:space="preserve">the services </w:t>
      </w:r>
      <w:r w:rsidR="00AB7963">
        <w:t xml:space="preserve">but never used them, followed by use of the services. </w:t>
      </w:r>
      <w:r w:rsidR="006B2AE3">
        <w:t xml:space="preserve">The number within the bar represents the number of respondents who fall in that category. For instance, there are 69 respondents who have never heard of </w:t>
      </w:r>
      <w:r w:rsidR="00533618">
        <w:t>on-</w:t>
      </w:r>
      <w:r w:rsidR="006B2AE3">
        <w:t>demand ride sharing</w:t>
      </w:r>
      <w:r w:rsidR="00533618">
        <w:t>,</w:t>
      </w:r>
      <w:r w:rsidR="006B2AE3">
        <w:t xml:space="preserve"> but indicated they are likely to drive for a service. </w:t>
      </w:r>
    </w:p>
    <w:p w14:paraId="3C624298" w14:textId="10DC9C90" w:rsidR="00AB7963" w:rsidRDefault="007752DC" w:rsidP="0047024A">
      <w:pPr>
        <w:pStyle w:val="AriaNorma"/>
        <w:ind w:firstLine="720"/>
      </w:pPr>
      <w:r>
        <w:t>The Pearson chi-square value for the contingency table/graph is 355.109</w:t>
      </w:r>
      <w:r w:rsidR="00533618">
        <w:t>,</w:t>
      </w:r>
      <w:r>
        <w:t xml:space="preserve"> meaning that the willingness to drive is different between the different levels of shared mobility knowledge. </w:t>
      </w:r>
      <w:r w:rsidR="006B2AE3">
        <w:t>In general,</w:t>
      </w:r>
      <w:r w:rsidR="00A7534F">
        <w:t xml:space="preserve"> most</w:t>
      </w:r>
      <w:r w:rsidR="006B2AE3">
        <w:t xml:space="preserve"> respondents reported that they were not likely to drive for a ride sharing service. </w:t>
      </w:r>
      <w:r w:rsidR="00AB7963">
        <w:t xml:space="preserve">As shown in </w:t>
      </w:r>
      <w:r w:rsidR="00F67334">
        <w:t>Figure 2</w:t>
      </w:r>
      <w:r w:rsidR="00AB7963" w:rsidRPr="00B44F89">
        <w:t>,</w:t>
      </w:r>
      <w:r w:rsidR="00AB7963">
        <w:t xml:space="preserve"> those who have previous experience with on demand ride sharing make up more than 60% of those who indicated that they are likely to</w:t>
      </w:r>
      <w:r w:rsidR="006B2AE3">
        <w:t xml:space="preserve"> drive for ride sharing. Surprisingly</w:t>
      </w:r>
      <w:r w:rsidR="00AB7963">
        <w:t xml:space="preserve">, those who have no experience or knowledge of ride sharing indicated at a higher rate than individuals who have heard of it but not used it that they are likely to drive. While </w:t>
      </w:r>
      <w:r w:rsidR="006B2AE3">
        <w:t xml:space="preserve">the survey tool collects information about how respondents were made aware of these services, </w:t>
      </w:r>
      <w:r w:rsidR="00533618">
        <w:t>it did not collect information on</w:t>
      </w:r>
      <w:r w:rsidR="00AB7963">
        <w:t xml:space="preserve"> how the information was presented to them: </w:t>
      </w:r>
      <w:r w:rsidR="006B2AE3">
        <w:t xml:space="preserve">positive press, </w:t>
      </w:r>
      <w:r w:rsidR="00AB7963">
        <w:t>bad press, neg</w:t>
      </w:r>
      <w:r w:rsidR="003F798B">
        <w:t xml:space="preserve">ative word of mouth, etc. It could be </w:t>
      </w:r>
      <w:r w:rsidR="00AB7963">
        <w:t xml:space="preserve">that some respondents with no firsthand </w:t>
      </w:r>
      <w:r w:rsidR="00B44F89">
        <w:t>experience with</w:t>
      </w:r>
      <w:r w:rsidR="003F798B">
        <w:t xml:space="preserve"> these services have already decided against using the services</w:t>
      </w:r>
      <w:r w:rsidR="00B44F89">
        <w:t xml:space="preserve"> and will not engage with them in any way.</w:t>
      </w:r>
      <w:r w:rsidR="003F798B">
        <w:t xml:space="preserve"> </w:t>
      </w:r>
    </w:p>
    <w:p w14:paraId="20A1A1E1" w14:textId="6B41B26A" w:rsidR="00753219" w:rsidRPr="000303DA" w:rsidRDefault="00753219" w:rsidP="00753219">
      <w:pPr>
        <w:pStyle w:val="AriaNorma"/>
        <w:keepNext/>
        <w:jc w:val="center"/>
        <w:rPr>
          <w:b/>
        </w:rPr>
      </w:pPr>
      <w:r w:rsidRPr="000303DA">
        <w:rPr>
          <w:b/>
          <w:noProof/>
        </w:rPr>
        <w:lastRenderedPageBreak/>
        <w:drawing>
          <wp:inline distT="0" distB="0" distL="0" distR="0" wp14:anchorId="58BDF0ED" wp14:editId="52668EA8">
            <wp:extent cx="4953000" cy="3790950"/>
            <wp:effectExtent l="0" t="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3CBF459" w14:textId="7A3BAE6C" w:rsidR="00753219" w:rsidRPr="000303DA" w:rsidRDefault="00753219" w:rsidP="00753219">
      <w:pPr>
        <w:pStyle w:val="AriaNorma"/>
        <w:jc w:val="center"/>
        <w:rPr>
          <w:b/>
        </w:rPr>
      </w:pPr>
      <w:bookmarkStart w:id="7" w:name="_Ref486578813"/>
      <w:r w:rsidRPr="000303DA">
        <w:rPr>
          <w:b/>
          <w:caps/>
        </w:rPr>
        <w:t>Figure</w:t>
      </w:r>
      <w:r w:rsidRPr="000303DA">
        <w:rPr>
          <w:b/>
        </w:rPr>
        <w:t xml:space="preserve"> </w:t>
      </w:r>
      <w:r w:rsidR="00174988" w:rsidRPr="000303DA">
        <w:rPr>
          <w:b/>
        </w:rPr>
        <w:fldChar w:fldCharType="begin"/>
      </w:r>
      <w:r w:rsidR="00174988" w:rsidRPr="000303DA">
        <w:rPr>
          <w:b/>
        </w:rPr>
        <w:instrText xml:space="preserve"> SEQ Figure \* ARABIC </w:instrText>
      </w:r>
      <w:r w:rsidR="00174988" w:rsidRPr="000303DA">
        <w:rPr>
          <w:b/>
        </w:rPr>
        <w:fldChar w:fldCharType="separate"/>
      </w:r>
      <w:r w:rsidR="0056653B">
        <w:rPr>
          <w:b/>
          <w:noProof/>
        </w:rPr>
        <w:t>2</w:t>
      </w:r>
      <w:r w:rsidR="00174988" w:rsidRPr="000303DA">
        <w:rPr>
          <w:b/>
          <w:noProof/>
        </w:rPr>
        <w:fldChar w:fldCharType="end"/>
      </w:r>
      <w:bookmarkEnd w:id="7"/>
      <w:r w:rsidRPr="000303DA">
        <w:rPr>
          <w:b/>
        </w:rPr>
        <w:t xml:space="preserve"> Knowledge of Shared Mobility vs. Willingness to Drive</w:t>
      </w:r>
      <w:r w:rsidR="002E5056" w:rsidRPr="000303DA">
        <w:rPr>
          <w:b/>
        </w:rPr>
        <w:t>.</w:t>
      </w:r>
    </w:p>
    <w:p w14:paraId="726A02B3" w14:textId="77777777" w:rsidR="00275F7D" w:rsidRDefault="00275F7D" w:rsidP="00495812">
      <w:pPr>
        <w:pStyle w:val="AriaNorma"/>
      </w:pPr>
    </w:p>
    <w:p w14:paraId="67F67D58" w14:textId="77777777" w:rsidR="00434E93" w:rsidRPr="0047024A" w:rsidRDefault="00434E93" w:rsidP="00434E93">
      <w:pPr>
        <w:pStyle w:val="AriaNorma"/>
        <w:numPr>
          <w:ilvl w:val="1"/>
          <w:numId w:val="2"/>
        </w:numPr>
        <w:rPr>
          <w:b/>
        </w:rPr>
      </w:pPr>
      <w:r w:rsidRPr="0047024A">
        <w:rPr>
          <w:b/>
        </w:rPr>
        <w:t xml:space="preserve">Motivations to </w:t>
      </w:r>
      <w:r w:rsidR="002E5056" w:rsidRPr="0047024A">
        <w:rPr>
          <w:b/>
        </w:rPr>
        <w:t>D</w:t>
      </w:r>
      <w:r w:rsidRPr="0047024A">
        <w:rPr>
          <w:b/>
        </w:rPr>
        <w:t xml:space="preserve">rive for an </w:t>
      </w:r>
      <w:r w:rsidR="002E5056" w:rsidRPr="0047024A">
        <w:rPr>
          <w:b/>
        </w:rPr>
        <w:t>O</w:t>
      </w:r>
      <w:r w:rsidRPr="0047024A">
        <w:rPr>
          <w:b/>
        </w:rPr>
        <w:t>n-</w:t>
      </w:r>
      <w:r w:rsidR="002E5056" w:rsidRPr="0047024A">
        <w:rPr>
          <w:b/>
        </w:rPr>
        <w:t>D</w:t>
      </w:r>
      <w:r w:rsidRPr="0047024A">
        <w:rPr>
          <w:b/>
        </w:rPr>
        <w:t xml:space="preserve">emand </w:t>
      </w:r>
      <w:r w:rsidR="002E5056" w:rsidRPr="0047024A">
        <w:rPr>
          <w:b/>
        </w:rPr>
        <w:t>R</w:t>
      </w:r>
      <w:r w:rsidRPr="0047024A">
        <w:rPr>
          <w:b/>
        </w:rPr>
        <w:t xml:space="preserve">ide </w:t>
      </w:r>
      <w:r w:rsidR="002E5056" w:rsidRPr="0047024A">
        <w:rPr>
          <w:b/>
        </w:rPr>
        <w:t>S</w:t>
      </w:r>
      <w:r w:rsidRPr="0047024A">
        <w:rPr>
          <w:b/>
        </w:rPr>
        <w:t xml:space="preserve">haring </w:t>
      </w:r>
      <w:r w:rsidR="002E5056" w:rsidRPr="0047024A">
        <w:rPr>
          <w:b/>
        </w:rPr>
        <w:t>S</w:t>
      </w:r>
      <w:r w:rsidRPr="0047024A">
        <w:rPr>
          <w:b/>
        </w:rPr>
        <w:t>ervice</w:t>
      </w:r>
    </w:p>
    <w:p w14:paraId="76337D98" w14:textId="4574AA36" w:rsidR="00434E93" w:rsidRDefault="00434E93" w:rsidP="00434E93">
      <w:pPr>
        <w:pStyle w:val="AriaNorma"/>
      </w:pPr>
      <w:r>
        <w:t xml:space="preserve">In this </w:t>
      </w:r>
      <w:r w:rsidR="00E617D8">
        <w:t>subsection,</w:t>
      </w:r>
      <w:r>
        <w:t xml:space="preserve"> we discuss the motivations to drive for an on-demand ride sharing service. Respondents that answered at least “somewhat likely” to the question “How likely are you to become a driver for a ride sharing service,” were given a follow up question that asked about </w:t>
      </w:r>
      <w:r w:rsidRPr="00434E93">
        <w:rPr>
          <w:i/>
        </w:rPr>
        <w:t>why</w:t>
      </w:r>
      <w:r>
        <w:t xml:space="preserve"> they were interested in driving for these services. </w:t>
      </w:r>
      <w:r w:rsidR="00F67334">
        <w:t>Figure 3</w:t>
      </w:r>
      <w:r w:rsidR="00533618">
        <w:t xml:space="preserve"> </w:t>
      </w:r>
      <w:r>
        <w:t xml:space="preserve">presents the graphical depiction of their responses. </w:t>
      </w:r>
    </w:p>
    <w:p w14:paraId="30662E40" w14:textId="08BF9006" w:rsidR="00434E93" w:rsidRDefault="00703C85" w:rsidP="00226FA0">
      <w:pPr>
        <w:pStyle w:val="AriaNorma"/>
        <w:ind w:firstLine="720"/>
      </w:pPr>
      <w:r>
        <w:t xml:space="preserve">The motivations for driving can differ from person to person </w:t>
      </w:r>
      <w:r w:rsidRPr="00B44F89">
        <w:t>and</w:t>
      </w:r>
      <w:r w:rsidR="00F67334">
        <w:t xml:space="preserve"> Figure 3</w:t>
      </w:r>
      <w:r w:rsidRPr="00B44F89">
        <w:t>, to</w:t>
      </w:r>
      <w:r>
        <w:t xml:space="preserve"> some degree, represents those differences. While not all motivations are accounted for, </w:t>
      </w:r>
      <w:r w:rsidR="00533618">
        <w:t>and</w:t>
      </w:r>
      <w:r>
        <w:t xml:space="preserve"> reasons</w:t>
      </w:r>
      <w:r w:rsidR="00533618">
        <w:t xml:space="preserve"> undoubtedly exist</w:t>
      </w:r>
      <w:r>
        <w:t xml:space="preserve"> that were not presented to the respondents, this list includes many of the </w:t>
      </w:r>
      <w:r w:rsidR="00D10110">
        <w:t xml:space="preserve">critical </w:t>
      </w:r>
      <w:r>
        <w:t>motivations that the on-demand ride sharing companies would</w:t>
      </w:r>
      <w:r w:rsidR="00E23A1C">
        <w:t>,</w:t>
      </w:r>
      <w:r>
        <w:t xml:space="preserve"> themselves</w:t>
      </w:r>
      <w:r w:rsidR="00E23A1C">
        <w:t>,</w:t>
      </w:r>
      <w:r>
        <w:t xml:space="preserve"> highlight as reasons to drive. </w:t>
      </w:r>
      <w:r w:rsidR="00434E93">
        <w:t xml:space="preserve">As shown in </w:t>
      </w:r>
      <w:r w:rsidR="00F67334">
        <w:t>Figure 3</w:t>
      </w:r>
      <w:r w:rsidR="00434E93" w:rsidRPr="00B44F89">
        <w:t>,</w:t>
      </w:r>
      <w:r w:rsidR="00434E93">
        <w:t xml:space="preserve"> most respondents that answered this question said that their interest in driving for an on</w:t>
      </w:r>
      <w:r w:rsidR="00226FA0">
        <w:t>-</w:t>
      </w:r>
      <w:r w:rsidR="00434E93">
        <w:t xml:space="preserve">demand ride sharing service is </w:t>
      </w:r>
      <w:r w:rsidR="00D10110">
        <w:t>due to</w:t>
      </w:r>
      <w:r w:rsidR="00434E93">
        <w:t xml:space="preserve"> </w:t>
      </w:r>
      <w:r w:rsidR="00D10110">
        <w:t xml:space="preserve">a desire to earn </w:t>
      </w:r>
      <w:r w:rsidR="00434E93">
        <w:t>money, regardless of their willingness level. Enjoying the act of driving and meeting new people were overwhelmingly picked by those who indicate</w:t>
      </w:r>
      <w:r w:rsidR="003F798B">
        <w:t>d they were “likely to drive”</w:t>
      </w:r>
      <w:r w:rsidR="00E23A1C">
        <w:t xml:space="preserve">. Additionally, </w:t>
      </w:r>
      <w:r w:rsidR="00D10110">
        <w:t xml:space="preserve">offsetting the cost of </w:t>
      </w:r>
      <w:r w:rsidR="00226FA0">
        <w:t>purchasing or leasing a vehicle, in general, is also a popular motivation. When looking at the specific reasons</w:t>
      </w:r>
      <w:r w:rsidR="00286922">
        <w:t xml:space="preserve"> (</w:t>
      </w:r>
      <w:r w:rsidR="00D10110">
        <w:t>e.g.,</w:t>
      </w:r>
      <w:r w:rsidR="00286922">
        <w:t xml:space="preserve"> </w:t>
      </w:r>
      <w:r w:rsidR="00D10110">
        <w:t xml:space="preserve">offsetting the cost of </w:t>
      </w:r>
      <w:r w:rsidR="00286922">
        <w:t xml:space="preserve">buying a new car, buying a more expensive car, etc.) </w:t>
      </w:r>
      <w:r w:rsidR="00E23A1C">
        <w:t xml:space="preserve">it could seem like </w:t>
      </w:r>
      <w:r w:rsidR="00D10110">
        <w:t xml:space="preserve">purchasing or leasing a vehicle? </w:t>
      </w:r>
      <w:r w:rsidR="00E23A1C">
        <w:t xml:space="preserve">is a </w:t>
      </w:r>
      <w:r w:rsidR="00286922">
        <w:t>less popular motivation – in some cases, individuals are interested in going from 0-car ownership to 1-car ownership, in other cases, individuals want to go from an economy vehicle to a more luxurious vehicle.</w:t>
      </w:r>
      <w:r w:rsidR="003F798B">
        <w:t xml:space="preserve"> Many services promote driving as a way to offset the costs of owning a vehicle and even provide vehicle leases for those who do not own a vehicle</w:t>
      </w:r>
      <w:r w:rsidR="00226FA0">
        <w:t xml:space="preserve"> </w:t>
      </w:r>
      <w:r w:rsidR="00226FA0">
        <w:fldChar w:fldCharType="begin" w:fldLock="1"/>
      </w:r>
      <w:r w:rsidR="001E28D0">
        <w:instrText>ADDIN CSL_CITATION { "citationItems" : [ { "id" : "ITEM-1", "itemData" : { "URL" : "https://consumerist.com/2016/05/31/5-things-you-should-know-about-ubers-xchange-leasing-program-its-costs/", "accessed" : { "date-parts" : [ [ "2017", "6", "1" ] ] }, "author" : [ { "dropping-particle" : "", "family" : "Kieler", "given" : "Ashlee", "non-dropping-particle" : "", "parse-names" : false, "suffix" : "" } ], "container-title" : "Consumerist", "id" : "ITEM-1", "issued" : { "date-parts" : [ [ "2016" ] ] }, "title" : "5 Things You Should Know About Uber's Xchange Leasing Program &amp; Its Costs", "type" : "webpage" }, "uris" : [ "http://www.mendeley.com/documents/?uuid=1ed1537e-168d-4d8b-8eac-fbf396c342a9" ] } ], "mendeley" : { "formattedCitation" : "(Kieler, 2016)", "plainTextFormattedCitation" : "(Kieler, 2016)", "previouslyFormattedCitation" : "(&lt;i&gt;17&lt;/i&gt;)" }, "properties" : { "noteIndex" : 0 }, "schema" : "https://github.com/citation-style-language/schema/raw/master/csl-citation.json" }</w:instrText>
      </w:r>
      <w:r w:rsidR="00226FA0">
        <w:fldChar w:fldCharType="separate"/>
      </w:r>
      <w:r w:rsidR="001E28D0" w:rsidRPr="001E28D0">
        <w:rPr>
          <w:noProof/>
        </w:rPr>
        <w:t>(Kieler, 2016)</w:t>
      </w:r>
      <w:r w:rsidR="00226FA0">
        <w:fldChar w:fldCharType="end"/>
      </w:r>
      <w:r w:rsidR="003F798B">
        <w:t xml:space="preserve">. </w:t>
      </w:r>
    </w:p>
    <w:p w14:paraId="5B0914CE" w14:textId="77777777" w:rsidR="00434E93" w:rsidRDefault="00434E93" w:rsidP="00A7534F">
      <w:pPr>
        <w:pStyle w:val="AriaNorma"/>
        <w:jc w:val="center"/>
      </w:pPr>
      <w:r>
        <w:rPr>
          <w:noProof/>
        </w:rPr>
        <w:lastRenderedPageBreak/>
        <w:drawing>
          <wp:inline distT="0" distB="0" distL="0" distR="0" wp14:anchorId="2240B215" wp14:editId="2061FA55">
            <wp:extent cx="6078931" cy="3547872"/>
            <wp:effectExtent l="0" t="0" r="17145" b="1460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6700E96" w14:textId="42AE80F9" w:rsidR="00434E93" w:rsidRPr="000303DA" w:rsidRDefault="00434E93" w:rsidP="00A7534F">
      <w:pPr>
        <w:pStyle w:val="AriaNorma"/>
        <w:jc w:val="center"/>
        <w:rPr>
          <w:b/>
        </w:rPr>
      </w:pPr>
      <w:bookmarkStart w:id="8" w:name="_Ref486578147"/>
      <w:r w:rsidRPr="000303DA">
        <w:rPr>
          <w:b/>
          <w:caps/>
        </w:rPr>
        <w:t>Figure</w:t>
      </w:r>
      <w:r w:rsidRPr="000303DA">
        <w:rPr>
          <w:b/>
        </w:rPr>
        <w:t xml:space="preserve"> </w:t>
      </w:r>
      <w:r w:rsidR="00174988" w:rsidRPr="000303DA">
        <w:rPr>
          <w:b/>
        </w:rPr>
        <w:fldChar w:fldCharType="begin"/>
      </w:r>
      <w:r w:rsidR="00174988" w:rsidRPr="000303DA">
        <w:rPr>
          <w:b/>
        </w:rPr>
        <w:instrText xml:space="preserve"> SEQ Figure \* ARABIC </w:instrText>
      </w:r>
      <w:r w:rsidR="00174988" w:rsidRPr="000303DA">
        <w:rPr>
          <w:b/>
        </w:rPr>
        <w:fldChar w:fldCharType="separate"/>
      </w:r>
      <w:r w:rsidR="0056653B">
        <w:rPr>
          <w:b/>
          <w:noProof/>
        </w:rPr>
        <w:t>3</w:t>
      </w:r>
      <w:r w:rsidR="00174988" w:rsidRPr="000303DA">
        <w:rPr>
          <w:b/>
          <w:noProof/>
        </w:rPr>
        <w:fldChar w:fldCharType="end"/>
      </w:r>
      <w:bookmarkEnd w:id="8"/>
      <w:r w:rsidRPr="000303DA">
        <w:rPr>
          <w:b/>
        </w:rPr>
        <w:t xml:space="preserve"> Answers to "Why are you interested in driving for a ride-sharing service"</w:t>
      </w:r>
      <w:r w:rsidR="002E5056" w:rsidRPr="000303DA">
        <w:rPr>
          <w:b/>
        </w:rPr>
        <w:t>.</w:t>
      </w:r>
    </w:p>
    <w:p w14:paraId="13EC4B9D" w14:textId="77777777" w:rsidR="00434E93" w:rsidRDefault="00434E93" w:rsidP="00434E93">
      <w:pPr>
        <w:pStyle w:val="AriaNorma"/>
      </w:pPr>
    </w:p>
    <w:p w14:paraId="6B1D8592" w14:textId="77777777" w:rsidR="00275F7D" w:rsidRPr="0047024A" w:rsidRDefault="00275F7D" w:rsidP="00275F7D">
      <w:pPr>
        <w:pStyle w:val="AriaNorma"/>
        <w:numPr>
          <w:ilvl w:val="0"/>
          <w:numId w:val="2"/>
        </w:numPr>
        <w:rPr>
          <w:b/>
        </w:rPr>
      </w:pPr>
      <w:r w:rsidRPr="0047024A">
        <w:rPr>
          <w:b/>
        </w:rPr>
        <w:t>DISCUSSION</w:t>
      </w:r>
    </w:p>
    <w:p w14:paraId="669A3370" w14:textId="1E0900A0" w:rsidR="00D30D41" w:rsidRDefault="00963A23" w:rsidP="00275F7D">
      <w:pPr>
        <w:pStyle w:val="AriaNorma"/>
      </w:pPr>
      <w:r>
        <w:t>For this study, we investigated the factors that influence an individual’s willingness to drive for an on-demand ride sharing service</w:t>
      </w:r>
      <w:r w:rsidR="007752DC">
        <w:t>, the relationship between on-demand ride sharing knowledge and willingness to drive, as well as the motivations for driving</w:t>
      </w:r>
      <w:r w:rsidR="00CC4FB5">
        <w:t>, using data collected by the automotive research company Kelley Blue Book in August 2015</w:t>
      </w:r>
      <w:r>
        <w:t>.</w:t>
      </w:r>
      <w:r w:rsidR="008F17C7">
        <w:t xml:space="preserve"> As discussed in the literature, most studies have focused on the on-demand ride sharing user</w:t>
      </w:r>
      <w:r w:rsidR="00D10110">
        <w:t>.</w:t>
      </w:r>
      <w:r w:rsidR="008F17C7">
        <w:t xml:space="preserve"> </w:t>
      </w:r>
      <w:r w:rsidR="00D10110">
        <w:t>T</w:t>
      </w:r>
      <w:r w:rsidR="008F17C7">
        <w:t xml:space="preserve">here has been an omission, for the most part, on the drivers. The work discussed in this paper hopes to close that gap. </w:t>
      </w:r>
    </w:p>
    <w:p w14:paraId="44B44433" w14:textId="55241B57" w:rsidR="00F5082F" w:rsidRDefault="00286922" w:rsidP="0047024A">
      <w:pPr>
        <w:pStyle w:val="AriaNorma"/>
        <w:ind w:firstLine="720"/>
      </w:pPr>
      <w:r>
        <w:t>U</w:t>
      </w:r>
      <w:r w:rsidR="000E0547">
        <w:t>sing an ordinal logit model, we found that age, number of children, vehicle ownership, gender, and attitudes all play an important role in estimating the willingness to drive for an on-demand ride sharing service.</w:t>
      </w:r>
      <w:r w:rsidR="001D517A">
        <w:t xml:space="preserve"> </w:t>
      </w:r>
      <w:r w:rsidR="00AB0B5D">
        <w:t xml:space="preserve">More specifically, those who have positive attitudes towards ride sharing and vehicle ownership are more willing to drive for these services. Furthermore, personality traits also have an impact; those who are more adventurous or engage in multi-tasking are more willing to drive for Lyft. </w:t>
      </w:r>
      <w:r w:rsidR="00F5082F">
        <w:t xml:space="preserve">These individuals may enjoy meeting new people, driving to new places – wherever the ride takes them. </w:t>
      </w:r>
      <w:r w:rsidR="001D517A">
        <w:t xml:space="preserve">While we are the first study to incorporate attitudes, we found that our socio-demographic results were consistent with </w:t>
      </w:r>
      <w:r w:rsidR="001D517A">
        <w:fldChar w:fldCharType="begin" w:fldLock="1"/>
      </w:r>
      <w:r w:rsidR="001E28D0">
        <w:instrText>ADDIN CSL_CITATION { "citationItems" : [ { "id" : "ITEM-1", "itemData" : { "author" : [ { "dropping-particle" : "", "family" : "Hall", "given" : "Jonathan", "non-dropping-particle" : "", "parse-names" : false, "suffix" : "" }, { "dropping-particle" : "", "family" : "Krueger", "given" : "Alan", "non-dropping-particle" : "", "parse-names" : false, "suffix" : "" } ], "id" : "ITEM-1", "issue" : "NBER Working Paper No. 22843", "issued" : { "date-parts" : [ [ "2015" ] ] }, "number-of-pages" : "29", "title" : "An Analysis of the Labor Market for Uber's Driver-Partners in the United States", "type" : "report" }, "uris" : [ "http://www.mendeley.com/documents/?uuid=ecd075b2-8d59-4573-8a58-db1cbb622918", "http://www.mendeley.com/documents/?uuid=8d24bf03-9f3a-4087-a6cd-dc7ea21ecfb5" ] } ], "mendeley" : { "formattedCitation" : "(Hall &amp; Krueger, 2015)", "plainTextFormattedCitation" : "(Hall &amp; Krueger, 2015)", "previouslyFormattedCitation" : "(&lt;i&gt;12&lt;/i&gt;)" }, "properties" : { "noteIndex" : 0 }, "schema" : "https://github.com/citation-style-language/schema/raw/master/csl-citation.json" }</w:instrText>
      </w:r>
      <w:r w:rsidR="001D517A">
        <w:fldChar w:fldCharType="separate"/>
      </w:r>
      <w:r w:rsidR="001E28D0" w:rsidRPr="001E28D0">
        <w:rPr>
          <w:noProof/>
        </w:rPr>
        <w:t>(Hall &amp; Krueger, 2015)</w:t>
      </w:r>
      <w:r w:rsidR="001D517A">
        <w:fldChar w:fldCharType="end"/>
      </w:r>
      <w:r w:rsidR="001D517A">
        <w:t>.</w:t>
      </w:r>
      <w:r w:rsidR="00F5082F">
        <w:t xml:space="preserve"> More specifically, those interested in becoming on-demand ride sharing drivers are less </w:t>
      </w:r>
      <w:r w:rsidR="00B44F89">
        <w:t xml:space="preserve">likely to be </w:t>
      </w:r>
      <w:r w:rsidR="00F5082F">
        <w:t>female and younger than those who are not interested.</w:t>
      </w:r>
    </w:p>
    <w:p w14:paraId="52A943AD" w14:textId="7FD25525" w:rsidR="00275F7D" w:rsidRDefault="00D30D41" w:rsidP="0047024A">
      <w:pPr>
        <w:pStyle w:val="AriaNorma"/>
        <w:ind w:firstLine="720"/>
      </w:pPr>
      <w:r>
        <w:t xml:space="preserve">The contingency table presented </w:t>
      </w:r>
      <w:r w:rsidR="008F17C7">
        <w:t>in</w:t>
      </w:r>
      <w:r>
        <w:t xml:space="preserve"> </w:t>
      </w:r>
      <w:r w:rsidR="00F67334">
        <w:t>Figure 2</w:t>
      </w:r>
      <w:r>
        <w:t xml:space="preserve"> showed that the willingness to drive for shared mobility differs based on an individual’s knowledge of shared mobility. The most surprising outcome is that those who had no knowledge of these services prior to the questionnaire appeared to be more willing to drive than those who had heard of the service but not used it; in this case knowledge deterred some individuals from wanting to drive.</w:t>
      </w:r>
      <w:r w:rsidR="00F5082F">
        <w:t xml:space="preserve"> Those who indicated a willingness to drive were asked about the motivations behind that decision depicted by </w:t>
      </w:r>
      <w:r w:rsidR="00F67334">
        <w:t>Figure 3</w:t>
      </w:r>
      <w:r w:rsidR="00F5082F">
        <w:t xml:space="preserve">. </w:t>
      </w:r>
      <w:r w:rsidR="002C63E0">
        <w:t xml:space="preserve">Earning extra </w:t>
      </w:r>
      <w:r w:rsidR="002C63E0">
        <w:lastRenderedPageBreak/>
        <w:t xml:space="preserve">money appears to be the most popular motivation for driving for an on-demand ride sharing service, followed by liking to drive. </w:t>
      </w:r>
    </w:p>
    <w:p w14:paraId="13150EFA" w14:textId="5D582842" w:rsidR="004E7809" w:rsidRDefault="004E7809" w:rsidP="0047024A">
      <w:pPr>
        <w:pStyle w:val="AriaNorma"/>
        <w:ind w:firstLine="720"/>
      </w:pPr>
      <w:r>
        <w:t>The results of this modeling effort could be of interest to on-demand ride sharing services in terms of driver recruitment. The two</w:t>
      </w:r>
      <w:r w:rsidR="00D10110">
        <w:t xml:space="preserve"> most </w:t>
      </w:r>
      <w:r>
        <w:t>well-known companies, Uber and Lyft, already provide fiscal incentives to encourage driver enrollment; however, instead of wide-scale public campaigns (</w:t>
      </w:r>
      <w:r w:rsidR="00D10110">
        <w:t>e.g.,</w:t>
      </w:r>
      <w:r>
        <w:t xml:space="preserve"> billboard advertisements or social media advertisements), these companies could target individuals with certain socio-demographic characteristic traits, ridership qualities, and vehic</w:t>
      </w:r>
      <w:r w:rsidR="00C52A09">
        <w:t xml:space="preserve">le ownership status. The results of this paper are unable to comment on retention rate, but if the ride-sharing companies were to track the socio-demographic characteristics and attitudes of their drivers, they may be able to better target drivers that will have higher retention rates and lessen driver turnover. </w:t>
      </w:r>
    </w:p>
    <w:p w14:paraId="2451D12E" w14:textId="77777777" w:rsidR="006D3D4F" w:rsidRDefault="006D3D4F" w:rsidP="0047024A">
      <w:pPr>
        <w:pStyle w:val="AriaNorma"/>
        <w:ind w:firstLine="720"/>
      </w:pPr>
    </w:p>
    <w:p w14:paraId="429613F2" w14:textId="77777777" w:rsidR="000A26BA" w:rsidRPr="00E23A1C" w:rsidRDefault="000A26BA" w:rsidP="00E23A1C">
      <w:pPr>
        <w:pStyle w:val="AriaNorma"/>
        <w:numPr>
          <w:ilvl w:val="0"/>
          <w:numId w:val="2"/>
        </w:numPr>
        <w:rPr>
          <w:b/>
        </w:rPr>
      </w:pPr>
      <w:r w:rsidRPr="000A26BA">
        <w:rPr>
          <w:b/>
        </w:rPr>
        <w:t xml:space="preserve">CONCLUSIONS AND </w:t>
      </w:r>
      <w:r>
        <w:rPr>
          <w:b/>
        </w:rPr>
        <w:t>L</w:t>
      </w:r>
      <w:r w:rsidRPr="000A26BA">
        <w:rPr>
          <w:b/>
        </w:rPr>
        <w:t>IMIT</w:t>
      </w:r>
      <w:r>
        <w:rPr>
          <w:b/>
        </w:rPr>
        <w:t>A</w:t>
      </w:r>
      <w:r w:rsidRPr="000A26BA">
        <w:rPr>
          <w:b/>
        </w:rPr>
        <w:t xml:space="preserve">TIONS </w:t>
      </w:r>
    </w:p>
    <w:p w14:paraId="12880B6D" w14:textId="5BBE8EAE" w:rsidR="002950A4" w:rsidRDefault="005118D7" w:rsidP="000303DA">
      <w:pPr>
        <w:pStyle w:val="AriaNorma"/>
      </w:pPr>
      <w:r>
        <w:t xml:space="preserve">The ordinal logit </w:t>
      </w:r>
      <w:r w:rsidR="004B3D35">
        <w:t xml:space="preserve">discussed in this paper highlighted the factors that impact an individual’s willingness to drive for an on-demand ride sharing service. Previous studies relied solely on socio-demographic traits </w:t>
      </w:r>
      <w:r w:rsidR="004B3D35">
        <w:fldChar w:fldCharType="begin" w:fldLock="1"/>
      </w:r>
      <w:r w:rsidR="001E28D0">
        <w:instrText>ADDIN CSL_CITATION { "citationItems" : [ { "id" : "ITEM-1", "itemData" : { "author" : [ { "dropping-particle" : "", "family" : "Hall", "given" : "Jonathan", "non-dropping-particle" : "", "parse-names" : false, "suffix" : "" }, { "dropping-particle" : "", "family" : "Krueger", "given" : "Alan", "non-dropping-particle" : "", "parse-names" : false, "suffix" : "" } ], "id" : "ITEM-1", "issue" : "NBER Working Paper No. 22843", "issued" : { "date-parts" : [ [ "2015" ] ] }, "number-of-pages" : "29", "title" : "An Analysis of the Labor Market for Uber's Driver-Partners in the United States", "type" : "report" }, "uris" : [ "http://www.mendeley.com/documents/?uuid=ecd075b2-8d59-4573-8a58-db1cbb622918" ] } ], "mendeley" : { "formattedCitation" : "(Hall &amp; Krueger, 2015)", "plainTextFormattedCitation" : "(Hall &amp; Krueger, 2015)", "previouslyFormattedCitation" : "(&lt;i&gt;12&lt;/i&gt;)" }, "properties" : { "noteIndex" : 0 }, "schema" : "https://github.com/citation-style-language/schema/raw/master/csl-citation.json" }</w:instrText>
      </w:r>
      <w:r w:rsidR="004B3D35">
        <w:fldChar w:fldCharType="separate"/>
      </w:r>
      <w:r w:rsidR="001E28D0" w:rsidRPr="001E28D0">
        <w:rPr>
          <w:noProof/>
        </w:rPr>
        <w:t>(Hall &amp; Krueger, 2015)</w:t>
      </w:r>
      <w:r w:rsidR="004B3D35">
        <w:fldChar w:fldCharType="end"/>
      </w:r>
      <w:r w:rsidR="004B3D35">
        <w:t>, but this study shows that attitudinal factors also have a significant impact. Most notably, the belief that ride</w:t>
      </w:r>
      <w:r w:rsidR="00D10110">
        <w:t xml:space="preserve"> </w:t>
      </w:r>
      <w:r w:rsidR="004B3D35">
        <w:t>sharing is better than vehicle ownership provides a strong indication that an individual is interested in driving for an on-demand ride sharing service; however, this does not lessen the impact of age, sex, or vehicle ownership – it</w:t>
      </w:r>
      <w:r w:rsidR="00D10110">
        <w:t xml:space="preserve"> merely</w:t>
      </w:r>
      <w:r w:rsidR="004B3D35">
        <w:t xml:space="preserve"> provides more explanatory power to a topic that is under-researched. </w:t>
      </w:r>
      <w:r w:rsidR="00FC684E">
        <w:t xml:space="preserve">Those who indicate a willingness to drive for on-demand ride services are </w:t>
      </w:r>
      <w:r w:rsidR="00C45107">
        <w:t xml:space="preserve">overwhelmingly </w:t>
      </w:r>
      <w:r w:rsidR="00FC684E">
        <w:t xml:space="preserve">motivated by </w:t>
      </w:r>
      <w:r w:rsidR="00C45107">
        <w:t>the opportunity to make extra money</w:t>
      </w:r>
      <w:r w:rsidR="006D3D4F">
        <w:t xml:space="preserve">. </w:t>
      </w:r>
    </w:p>
    <w:p w14:paraId="082B0647" w14:textId="2E2B9A53" w:rsidR="00286922" w:rsidRDefault="00703C85" w:rsidP="002E5056">
      <w:pPr>
        <w:pStyle w:val="AriaNorma"/>
        <w:ind w:firstLine="720"/>
      </w:pPr>
      <w:bookmarkStart w:id="9" w:name="_Hlk498427056"/>
      <w:r>
        <w:t xml:space="preserve">The </w:t>
      </w:r>
      <w:r w:rsidR="00286922">
        <w:t>everchanging</w:t>
      </w:r>
      <w:r>
        <w:t xml:space="preserve"> nature of these services means that having new data is essential to understanding behavior. </w:t>
      </w:r>
      <w:r w:rsidR="00F5082F">
        <w:t>While the findings in this paper represent the groundwork to understanding who will drive for these services, the driver population continues to grow and change. For instance, Uber’s leasing pilot program was not introduced until August 2015</w:t>
      </w:r>
      <w:r w:rsidR="00D10110">
        <w:t>,</w:t>
      </w:r>
      <w:r w:rsidR="00F5082F">
        <w:t xml:space="preserve"> and </w:t>
      </w:r>
      <w:r w:rsidR="00D10110">
        <w:t xml:space="preserve">was introduced </w:t>
      </w:r>
      <w:r w:rsidR="00F5082F">
        <w:t xml:space="preserve">mostly in the California market </w:t>
      </w:r>
      <w:r w:rsidR="00F5082F">
        <w:fldChar w:fldCharType="begin" w:fldLock="1"/>
      </w:r>
      <w:r w:rsidR="001E28D0">
        <w:instrText>ADDIN CSL_CITATION { "citationItems" : [ { "id" : "ITEM-1", "itemData" : { "author" : [ { "dropping-particle" : "", "family" : "Uber", "given" : "", "non-dropping-particle" : "", "parse-names" : false, "suffix" : "" } ], "id" : "ITEM-1", "issued" : { "date-parts" : [ [ "2015" ] ] }, "title" : "Introducing Xchange Leasing: Lease Options Built for Uber Driver-Partners", "type" : "article-newspaper" }, "uris" : [ "http://www.mendeley.com/documents/?uuid=19a10748-7412-4c29-9f43-d10798beebba" ] } ], "mendeley" : { "formattedCitation" : "(Uber, 2015)", "plainTextFormattedCitation" : "(Uber, 2015)", "previouslyFormattedCitation" : "(&lt;i&gt;18&lt;/i&gt;)" }, "properties" : { "noteIndex" : 0 }, "schema" : "https://github.com/citation-style-language/schema/raw/master/csl-citation.json" }</w:instrText>
      </w:r>
      <w:r w:rsidR="00F5082F">
        <w:fldChar w:fldCharType="separate"/>
      </w:r>
      <w:r w:rsidR="001E28D0" w:rsidRPr="001E28D0">
        <w:rPr>
          <w:noProof/>
        </w:rPr>
        <w:t>(Uber, 2015)</w:t>
      </w:r>
      <w:r w:rsidR="00F5082F">
        <w:fldChar w:fldCharType="end"/>
      </w:r>
      <w:r w:rsidR="00F5082F">
        <w:t xml:space="preserve">. </w:t>
      </w:r>
      <w:r w:rsidR="00D10110">
        <w:t>At the time of the study, m</w:t>
      </w:r>
      <w:r w:rsidR="00F5082F">
        <w:t xml:space="preserve">ost respondents were likely unaware of </w:t>
      </w:r>
      <w:r w:rsidR="00D10110">
        <w:t>the leasing</w:t>
      </w:r>
      <w:r w:rsidR="00F5082F">
        <w:t xml:space="preserve"> program and their willingness to drive for these services could have changed </w:t>
      </w:r>
      <w:r w:rsidR="0047024A">
        <w:t>because of</w:t>
      </w:r>
      <w:r w:rsidR="00F5082F">
        <w:t xml:space="preserve"> the </w:t>
      </w:r>
      <w:r w:rsidR="0047024A">
        <w:t>program.</w:t>
      </w:r>
      <w:r w:rsidR="002E70D3">
        <w:t xml:space="preserve"> Moreover, as noted in McGee (2017), </w:t>
      </w:r>
      <w:r w:rsidR="00E76B88">
        <w:t xml:space="preserve">the </w:t>
      </w:r>
      <w:r w:rsidR="00D10110">
        <w:t xml:space="preserve">ride sharing service </w:t>
      </w:r>
      <w:r w:rsidR="00E76B88">
        <w:t>driver retention rate remains low</w:t>
      </w:r>
      <w:r w:rsidR="00D10110">
        <w:t>,</w:t>
      </w:r>
      <w:r w:rsidR="00E76B88">
        <w:t xml:space="preserve"> and </w:t>
      </w:r>
      <w:r w:rsidR="00D10110">
        <w:t>respondents</w:t>
      </w:r>
      <w:r w:rsidR="00E76B88">
        <w:t xml:space="preserve"> that indicated a willingness to drive in 2015 may have different attitudes towards driving today</w:t>
      </w:r>
      <w:r w:rsidR="00D10110">
        <w:t>,</w:t>
      </w:r>
      <w:r w:rsidR="00E76B88">
        <w:t xml:space="preserve"> or may even </w:t>
      </w:r>
      <w:r w:rsidR="00D10110">
        <w:t>have become</w:t>
      </w:r>
      <w:r w:rsidR="00E76B88">
        <w:t xml:space="preserve"> drivers </w:t>
      </w:r>
      <w:r w:rsidR="00B44F89">
        <w:fldChar w:fldCharType="begin" w:fldLock="1"/>
      </w:r>
      <w:r w:rsidR="001E28D0">
        <w:instrText>ADDIN CSL_CITATION { "citationItems" : [ { "id" : "ITEM-1", "itemData" : { "author" : [ { "dropping-particle" : "", "family" : "McGee", "given" : "Chantal", "non-dropping-particle" : "", "parse-names" : false, "suffix" : "" } ], "container-title" : "CNBC", "id" : "ITEM-1", "issued" : { "date-parts" : [ [ "2017" ] ] }, "title" : "Only 4% of Uber drivers remain on the platform a year later, says report", "type" : "article-newspaper" }, "uris" : [ "http://www.mendeley.com/documents/?uuid=86958e5e-588e-4893-8847-eb62f53f2ddf" ] } ], "mendeley" : { "formattedCitation" : "(McGee, 2017)", "plainTextFormattedCitation" : "(McGee, 2017)", "previouslyFormattedCitation" : "(&lt;i&gt;2&lt;/i&gt;)" }, "properties" : { "noteIndex" : 0 }, "schema" : "https://github.com/citation-style-language/schema/raw/master/csl-citation.json" }</w:instrText>
      </w:r>
      <w:r w:rsidR="00B44F89">
        <w:fldChar w:fldCharType="separate"/>
      </w:r>
      <w:r w:rsidR="001E28D0" w:rsidRPr="001E28D0">
        <w:rPr>
          <w:noProof/>
        </w:rPr>
        <w:t>(McGee, 2017)</w:t>
      </w:r>
      <w:r w:rsidR="00B44F89">
        <w:fldChar w:fldCharType="end"/>
      </w:r>
      <w:r w:rsidR="00E76B88">
        <w:t>.</w:t>
      </w:r>
      <w:r w:rsidR="008009B7">
        <w:t xml:space="preserve"> Furthermore, we want to better understand the motivations for driving. While many </w:t>
      </w:r>
      <w:r w:rsidR="00DF56D1">
        <w:t xml:space="preserve">respondents </w:t>
      </w:r>
      <w:r w:rsidR="008009B7">
        <w:t xml:space="preserve">indicated that the money earned would be used to offset the cost of maintaining their vehicle or even purchasing a new/more expensive one, without real driver data, we cannot be certain that their stated preference will match their behavior. </w:t>
      </w:r>
      <w:bookmarkEnd w:id="9"/>
      <w:r w:rsidR="0047024A">
        <w:t>Therefore, t</w:t>
      </w:r>
      <w:r w:rsidR="00AB0B5D">
        <w:t xml:space="preserve">he next phase of this research will </w:t>
      </w:r>
      <w:r>
        <w:t>be to conduct an intercept survey of drivers</w:t>
      </w:r>
      <w:r w:rsidR="0047024A">
        <w:t xml:space="preserve"> in Northern California</w:t>
      </w:r>
      <w:r>
        <w:t xml:space="preserve"> </w:t>
      </w:r>
      <w:r w:rsidR="0047024A">
        <w:t xml:space="preserve">sometime in early </w:t>
      </w:r>
      <w:r>
        <w:t xml:space="preserve">2018 </w:t>
      </w:r>
      <w:r w:rsidR="008009B7">
        <w:t>to</w:t>
      </w:r>
      <w:r>
        <w:t xml:space="preserve"> update </w:t>
      </w:r>
      <w:r w:rsidR="00F5082F">
        <w:t xml:space="preserve">the </w:t>
      </w:r>
      <w:r>
        <w:t xml:space="preserve">data and gain </w:t>
      </w:r>
      <w:r w:rsidR="00F5082F">
        <w:t xml:space="preserve">deeper </w:t>
      </w:r>
      <w:r>
        <w:t>insight into vehicle ownership, the effectiveness of vehicle leasing programs, and the motivations for drivers to continue driving.</w:t>
      </w:r>
    </w:p>
    <w:p w14:paraId="759C95AD" w14:textId="09D27A5E" w:rsidR="008F17C7" w:rsidRDefault="008F17C7" w:rsidP="0047024A">
      <w:pPr>
        <w:pStyle w:val="AriaNorma"/>
      </w:pPr>
    </w:p>
    <w:p w14:paraId="6AAD20CB" w14:textId="533AF08E" w:rsidR="00B631ED" w:rsidRPr="00716450" w:rsidRDefault="00716450" w:rsidP="00B631ED">
      <w:pPr>
        <w:pStyle w:val="AriaNorma"/>
        <w:numPr>
          <w:ilvl w:val="0"/>
          <w:numId w:val="2"/>
        </w:numPr>
        <w:rPr>
          <w:b/>
        </w:rPr>
      </w:pPr>
      <w:r w:rsidRPr="00716450">
        <w:rPr>
          <w:b/>
        </w:rPr>
        <w:t>ACKNOWLEDGEMENTS</w:t>
      </w:r>
    </w:p>
    <w:p w14:paraId="172B6057" w14:textId="46E6B9BA" w:rsidR="00716450" w:rsidRDefault="00716450" w:rsidP="00716450">
      <w:pPr>
        <w:pStyle w:val="AriaNorma"/>
        <w:ind w:firstLine="720"/>
      </w:pPr>
      <w:r>
        <w:t>The authors thank Kelley Blue Book for providing the data. This paper was presented at the 97</w:t>
      </w:r>
      <w:r w:rsidRPr="00716450">
        <w:rPr>
          <w:vertAlign w:val="superscript"/>
        </w:rPr>
        <w:t>th</w:t>
      </w:r>
      <w:r>
        <w:t xml:space="preserve"> Annual Meeting of the Transportation Research Board. </w:t>
      </w:r>
    </w:p>
    <w:p w14:paraId="2276366F" w14:textId="77777777" w:rsidR="00716450" w:rsidRDefault="00716450" w:rsidP="00716450">
      <w:pPr>
        <w:pStyle w:val="AriaNorma"/>
        <w:ind w:firstLine="720"/>
      </w:pPr>
    </w:p>
    <w:p w14:paraId="1326FD6B" w14:textId="77777777" w:rsidR="00D30D41" w:rsidRPr="0047024A" w:rsidRDefault="00D30D41" w:rsidP="008F17C7">
      <w:pPr>
        <w:pStyle w:val="AriaNorma"/>
        <w:numPr>
          <w:ilvl w:val="0"/>
          <w:numId w:val="2"/>
        </w:numPr>
        <w:rPr>
          <w:b/>
        </w:rPr>
      </w:pPr>
      <w:r w:rsidRPr="0047024A">
        <w:rPr>
          <w:b/>
        </w:rPr>
        <w:t>REFERENCES</w:t>
      </w:r>
    </w:p>
    <w:p w14:paraId="6816285A" w14:textId="36BEF867" w:rsidR="001E28D0" w:rsidRPr="001E28D0" w:rsidRDefault="00D30D41" w:rsidP="001E28D0">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1E28D0" w:rsidRPr="001E28D0">
        <w:rPr>
          <w:noProof/>
        </w:rPr>
        <w:t xml:space="preserve">Alemi, F., Circella, G., Handy, S., &amp; Mokhtarian, P. (2017). What Influences Travelers to Use Uber? Exploring the Factors Affecting the Adoption of On-Demand Ride Services. </w:t>
      </w:r>
      <w:r w:rsidR="001E28D0" w:rsidRPr="001E28D0">
        <w:rPr>
          <w:i/>
          <w:iCs/>
          <w:noProof/>
        </w:rPr>
        <w:t xml:space="preserve">Annual </w:t>
      </w:r>
      <w:r w:rsidR="001E28D0" w:rsidRPr="001E28D0">
        <w:rPr>
          <w:i/>
          <w:iCs/>
          <w:noProof/>
        </w:rPr>
        <w:lastRenderedPageBreak/>
        <w:t>Meeting of the Transportation Research Board</w:t>
      </w:r>
      <w:r w:rsidR="001E28D0" w:rsidRPr="001E28D0">
        <w:rPr>
          <w:noProof/>
        </w:rPr>
        <w:t>.</w:t>
      </w:r>
    </w:p>
    <w:p w14:paraId="3517008E" w14:textId="77777777" w:rsidR="001E28D0" w:rsidRPr="001E28D0" w:rsidRDefault="001E28D0" w:rsidP="001E28D0">
      <w:pPr>
        <w:widowControl w:val="0"/>
        <w:autoSpaceDE w:val="0"/>
        <w:autoSpaceDN w:val="0"/>
        <w:adjustRightInd w:val="0"/>
        <w:ind w:left="480" w:hanging="480"/>
        <w:rPr>
          <w:noProof/>
        </w:rPr>
      </w:pPr>
      <w:r w:rsidRPr="001E28D0">
        <w:rPr>
          <w:noProof/>
        </w:rPr>
        <w:t xml:space="preserve">Anowar, S., Yasmin, S., Eluru, N., &amp; Miranda-moreno, L. F. (2014). Analyzing car ownership in Quebec City: a comparison of traditional and latent class ordered and unordered. </w:t>
      </w:r>
      <w:r w:rsidRPr="001E28D0">
        <w:rPr>
          <w:i/>
          <w:iCs/>
          <w:noProof/>
        </w:rPr>
        <w:t>Transportation</w:t>
      </w:r>
      <w:r w:rsidRPr="001E28D0">
        <w:rPr>
          <w:noProof/>
        </w:rPr>
        <w:t xml:space="preserve">, </w:t>
      </w:r>
      <w:r w:rsidRPr="001E28D0">
        <w:rPr>
          <w:i/>
          <w:iCs/>
          <w:noProof/>
        </w:rPr>
        <w:t>41</w:t>
      </w:r>
      <w:r w:rsidRPr="001E28D0">
        <w:rPr>
          <w:noProof/>
        </w:rPr>
        <w:t>(5), 1013–1039. https://doi.org/10.1007/s11116-014-9522-9</w:t>
      </w:r>
    </w:p>
    <w:p w14:paraId="4E7D04BA" w14:textId="77777777" w:rsidR="001E28D0" w:rsidRPr="001E28D0" w:rsidRDefault="001E28D0" w:rsidP="001E28D0">
      <w:pPr>
        <w:widowControl w:val="0"/>
        <w:autoSpaceDE w:val="0"/>
        <w:autoSpaceDN w:val="0"/>
        <w:adjustRightInd w:val="0"/>
        <w:ind w:left="480" w:hanging="480"/>
        <w:rPr>
          <w:noProof/>
        </w:rPr>
      </w:pPr>
      <w:r w:rsidRPr="001E28D0">
        <w:rPr>
          <w:noProof/>
        </w:rPr>
        <w:t xml:space="preserve">Bentler, P. M., &amp; Chou, C. P. (1987). Practical issues in structural modeling. </w:t>
      </w:r>
      <w:r w:rsidRPr="001E28D0">
        <w:rPr>
          <w:i/>
          <w:iCs/>
          <w:noProof/>
        </w:rPr>
        <w:t>Sociological Methods and Research</w:t>
      </w:r>
      <w:r w:rsidRPr="001E28D0">
        <w:rPr>
          <w:noProof/>
        </w:rPr>
        <w:t xml:space="preserve">, </w:t>
      </w:r>
      <w:r w:rsidRPr="001E28D0">
        <w:rPr>
          <w:i/>
          <w:iCs/>
          <w:noProof/>
        </w:rPr>
        <w:t>16</w:t>
      </w:r>
      <w:r w:rsidRPr="001E28D0">
        <w:rPr>
          <w:noProof/>
        </w:rPr>
        <w:t>(1), 78–117.</w:t>
      </w:r>
    </w:p>
    <w:p w14:paraId="2D2B35CE" w14:textId="77777777" w:rsidR="001E28D0" w:rsidRPr="001E28D0" w:rsidRDefault="001E28D0" w:rsidP="001E28D0">
      <w:pPr>
        <w:widowControl w:val="0"/>
        <w:autoSpaceDE w:val="0"/>
        <w:autoSpaceDN w:val="0"/>
        <w:adjustRightInd w:val="0"/>
        <w:ind w:left="480" w:hanging="480"/>
        <w:rPr>
          <w:noProof/>
        </w:rPr>
      </w:pPr>
      <w:r w:rsidRPr="001E28D0">
        <w:rPr>
          <w:noProof/>
        </w:rPr>
        <w:t>Berger, T., &amp; Frey, C. B. (2017). Drivers of Disruption? Estimating the Uber Effect</w:t>
      </w:r>
      <w:r w:rsidRPr="001E28D0">
        <w:rPr>
          <w:rFonts w:ascii="Cambria Math" w:hAnsi="Cambria Math" w:cs="Cambria Math"/>
          <w:noProof/>
        </w:rPr>
        <w:t>∗</w:t>
      </w:r>
      <w:r w:rsidRPr="001E28D0">
        <w:rPr>
          <w:noProof/>
        </w:rPr>
        <w:t>.</w:t>
      </w:r>
    </w:p>
    <w:p w14:paraId="6DBBD854" w14:textId="77777777" w:rsidR="001E28D0" w:rsidRPr="001E28D0" w:rsidRDefault="001E28D0" w:rsidP="001E28D0">
      <w:pPr>
        <w:widowControl w:val="0"/>
        <w:autoSpaceDE w:val="0"/>
        <w:autoSpaceDN w:val="0"/>
        <w:adjustRightInd w:val="0"/>
        <w:ind w:left="480" w:hanging="480"/>
        <w:rPr>
          <w:noProof/>
        </w:rPr>
      </w:pPr>
      <w:r w:rsidRPr="001E28D0">
        <w:rPr>
          <w:noProof/>
        </w:rPr>
        <w:t xml:space="preserve">Bhat, C. R., &amp; Pulugurta, V. (1998). A COMPARISON OF TWO ALTERNATIVE BEHAVIORAL CHOICE. </w:t>
      </w:r>
      <w:r w:rsidRPr="001E28D0">
        <w:rPr>
          <w:i/>
          <w:iCs/>
          <w:noProof/>
        </w:rPr>
        <w:t>Transportation Research Part B: Met</w:t>
      </w:r>
      <w:r w:rsidRPr="001E28D0">
        <w:rPr>
          <w:noProof/>
        </w:rPr>
        <w:t xml:space="preserve">, </w:t>
      </w:r>
      <w:r w:rsidRPr="001E28D0">
        <w:rPr>
          <w:i/>
          <w:iCs/>
          <w:noProof/>
        </w:rPr>
        <w:t>32</w:t>
      </w:r>
      <w:r w:rsidRPr="001E28D0">
        <w:rPr>
          <w:noProof/>
        </w:rPr>
        <w:t>(1), 61–75.</w:t>
      </w:r>
    </w:p>
    <w:p w14:paraId="5A670D11" w14:textId="77777777" w:rsidR="001E28D0" w:rsidRPr="001E28D0" w:rsidRDefault="001E28D0" w:rsidP="001E28D0">
      <w:pPr>
        <w:widowControl w:val="0"/>
        <w:autoSpaceDE w:val="0"/>
        <w:autoSpaceDN w:val="0"/>
        <w:adjustRightInd w:val="0"/>
        <w:ind w:left="480" w:hanging="480"/>
        <w:rPr>
          <w:noProof/>
        </w:rPr>
      </w:pPr>
      <w:r w:rsidRPr="001E28D0">
        <w:rPr>
          <w:noProof/>
        </w:rPr>
        <w:t xml:space="preserve">Clewlow, R., Mishra, G. S., &amp; Laberteaux, K. (2017). Shared Mobility: Current Adoption and Potential Impacts of Travel Behavior. </w:t>
      </w:r>
      <w:r w:rsidRPr="001E28D0">
        <w:rPr>
          <w:i/>
          <w:iCs/>
          <w:noProof/>
        </w:rPr>
        <w:t>Presented at the 96th Annual Meeting of the Transportation Research Board</w:t>
      </w:r>
      <w:r w:rsidRPr="001E28D0">
        <w:rPr>
          <w:noProof/>
        </w:rPr>
        <w:t>.</w:t>
      </w:r>
    </w:p>
    <w:p w14:paraId="3E6D3D70" w14:textId="77777777" w:rsidR="001E28D0" w:rsidRPr="001E28D0" w:rsidRDefault="001E28D0" w:rsidP="001E28D0">
      <w:pPr>
        <w:widowControl w:val="0"/>
        <w:autoSpaceDE w:val="0"/>
        <w:autoSpaceDN w:val="0"/>
        <w:adjustRightInd w:val="0"/>
        <w:ind w:left="480" w:hanging="480"/>
        <w:rPr>
          <w:noProof/>
        </w:rPr>
      </w:pPr>
      <w:r w:rsidRPr="001E28D0">
        <w:rPr>
          <w:noProof/>
        </w:rPr>
        <w:t xml:space="preserve">Feeney, M. (2015). </w:t>
      </w:r>
      <w:r w:rsidRPr="001E28D0">
        <w:rPr>
          <w:i/>
          <w:iCs/>
          <w:noProof/>
        </w:rPr>
        <w:t>Is Ridesharing Safe?</w:t>
      </w:r>
    </w:p>
    <w:p w14:paraId="7FDAB99D" w14:textId="77777777" w:rsidR="001E28D0" w:rsidRPr="001E28D0" w:rsidRDefault="001E28D0" w:rsidP="001E28D0">
      <w:pPr>
        <w:widowControl w:val="0"/>
        <w:autoSpaceDE w:val="0"/>
        <w:autoSpaceDN w:val="0"/>
        <w:adjustRightInd w:val="0"/>
        <w:ind w:left="480" w:hanging="480"/>
        <w:rPr>
          <w:noProof/>
        </w:rPr>
      </w:pPr>
      <w:r w:rsidRPr="001E28D0">
        <w:rPr>
          <w:noProof/>
        </w:rPr>
        <w:t xml:space="preserve">Goodin, Ginger; Moran, M. (2016). </w:t>
      </w:r>
      <w:r w:rsidRPr="001E28D0">
        <w:rPr>
          <w:i/>
          <w:iCs/>
          <w:noProof/>
        </w:rPr>
        <w:t>Transportation Network Companies</w:t>
      </w:r>
      <w:r w:rsidRPr="001E28D0">
        <w:rPr>
          <w:noProof/>
        </w:rPr>
        <w:t>. College Station, TX.</w:t>
      </w:r>
    </w:p>
    <w:p w14:paraId="050FCAA1" w14:textId="77777777" w:rsidR="001E28D0" w:rsidRPr="001E28D0" w:rsidRDefault="001E28D0" w:rsidP="001E28D0">
      <w:pPr>
        <w:widowControl w:val="0"/>
        <w:autoSpaceDE w:val="0"/>
        <w:autoSpaceDN w:val="0"/>
        <w:adjustRightInd w:val="0"/>
        <w:ind w:left="480" w:hanging="480"/>
        <w:rPr>
          <w:noProof/>
        </w:rPr>
      </w:pPr>
      <w:r w:rsidRPr="001E28D0">
        <w:rPr>
          <w:noProof/>
        </w:rPr>
        <w:t xml:space="preserve">Hall, J., &amp; Krueger, A. (2015). </w:t>
      </w:r>
      <w:r w:rsidRPr="001E28D0">
        <w:rPr>
          <w:i/>
          <w:iCs/>
          <w:noProof/>
        </w:rPr>
        <w:t>An Analysis of the Labor Market for Uber’s Driver-Partners in the United States</w:t>
      </w:r>
      <w:r w:rsidRPr="001E28D0">
        <w:rPr>
          <w:noProof/>
        </w:rPr>
        <w:t>.</w:t>
      </w:r>
    </w:p>
    <w:p w14:paraId="49DD2913" w14:textId="77777777" w:rsidR="001E28D0" w:rsidRPr="001E28D0" w:rsidRDefault="001E28D0" w:rsidP="001E28D0">
      <w:pPr>
        <w:widowControl w:val="0"/>
        <w:autoSpaceDE w:val="0"/>
        <w:autoSpaceDN w:val="0"/>
        <w:adjustRightInd w:val="0"/>
        <w:ind w:left="480" w:hanging="480"/>
        <w:rPr>
          <w:noProof/>
        </w:rPr>
      </w:pPr>
      <w:r w:rsidRPr="001E28D0">
        <w:rPr>
          <w:noProof/>
        </w:rPr>
        <w:t xml:space="preserve">Henao, A., &amp; Marshall, W. (2017). Lyft &amp; Uber Driver Perspective: Travel Times, Distances, and Earnings. </w:t>
      </w:r>
      <w:r w:rsidRPr="001E28D0">
        <w:rPr>
          <w:i/>
          <w:iCs/>
          <w:noProof/>
        </w:rPr>
        <w:t>Annual Meeting of the Transportation Research Board</w:t>
      </w:r>
      <w:r w:rsidRPr="001E28D0">
        <w:rPr>
          <w:noProof/>
        </w:rPr>
        <w:t>.</w:t>
      </w:r>
    </w:p>
    <w:p w14:paraId="447DACA5" w14:textId="77777777" w:rsidR="001E28D0" w:rsidRPr="001E28D0" w:rsidRDefault="001E28D0" w:rsidP="001E28D0">
      <w:pPr>
        <w:widowControl w:val="0"/>
        <w:autoSpaceDE w:val="0"/>
        <w:autoSpaceDN w:val="0"/>
        <w:adjustRightInd w:val="0"/>
        <w:ind w:left="480" w:hanging="480"/>
        <w:rPr>
          <w:noProof/>
        </w:rPr>
      </w:pPr>
      <w:r w:rsidRPr="001E28D0">
        <w:rPr>
          <w:noProof/>
        </w:rPr>
        <w:t>Kieler, A. (2016). 5 Things You Should Know About Uber’s Xchange Leasing Program &amp; Its Costs. Retrieved June 1, 2017, from https://consumerist.com/2016/05/31/5-things-you-should-know-about-ubers-xchange-leasing-program-its-costs/</w:t>
      </w:r>
    </w:p>
    <w:p w14:paraId="2455219E" w14:textId="77777777" w:rsidR="001E28D0" w:rsidRPr="001E28D0" w:rsidRDefault="001E28D0" w:rsidP="001E28D0">
      <w:pPr>
        <w:widowControl w:val="0"/>
        <w:autoSpaceDE w:val="0"/>
        <w:autoSpaceDN w:val="0"/>
        <w:adjustRightInd w:val="0"/>
        <w:ind w:left="480" w:hanging="480"/>
        <w:rPr>
          <w:noProof/>
        </w:rPr>
      </w:pPr>
      <w:r w:rsidRPr="001E28D0">
        <w:rPr>
          <w:noProof/>
        </w:rPr>
        <w:t xml:space="preserve">Kokalitcheva, K. (2016, October). Uber Now Has 40 Million Monthly Riders Worldwide. </w:t>
      </w:r>
      <w:r w:rsidRPr="001E28D0">
        <w:rPr>
          <w:i/>
          <w:iCs/>
          <w:noProof/>
        </w:rPr>
        <w:t>Fortune</w:t>
      </w:r>
      <w:r w:rsidRPr="001E28D0">
        <w:rPr>
          <w:noProof/>
        </w:rPr>
        <w:t>.</w:t>
      </w:r>
    </w:p>
    <w:p w14:paraId="70F75E8C" w14:textId="77777777" w:rsidR="001E28D0" w:rsidRPr="001E28D0" w:rsidRDefault="001E28D0" w:rsidP="001E28D0">
      <w:pPr>
        <w:widowControl w:val="0"/>
        <w:autoSpaceDE w:val="0"/>
        <w:autoSpaceDN w:val="0"/>
        <w:adjustRightInd w:val="0"/>
        <w:ind w:left="480" w:hanging="480"/>
        <w:rPr>
          <w:noProof/>
        </w:rPr>
      </w:pPr>
      <w:r w:rsidRPr="001E28D0">
        <w:rPr>
          <w:noProof/>
        </w:rPr>
        <w:t xml:space="preserve">McGee, C. (2017). Only 4% of Uber drivers remain on the platform a year later, says report. </w:t>
      </w:r>
      <w:r w:rsidRPr="001E28D0">
        <w:rPr>
          <w:i/>
          <w:iCs/>
          <w:noProof/>
        </w:rPr>
        <w:t>CNBC</w:t>
      </w:r>
      <w:r w:rsidRPr="001E28D0">
        <w:rPr>
          <w:noProof/>
        </w:rPr>
        <w:t>.</w:t>
      </w:r>
    </w:p>
    <w:p w14:paraId="5CF30AE2" w14:textId="77777777" w:rsidR="001E28D0" w:rsidRPr="001E28D0" w:rsidRDefault="001E28D0" w:rsidP="001E28D0">
      <w:pPr>
        <w:widowControl w:val="0"/>
        <w:autoSpaceDE w:val="0"/>
        <w:autoSpaceDN w:val="0"/>
        <w:adjustRightInd w:val="0"/>
        <w:ind w:left="480" w:hanging="480"/>
        <w:rPr>
          <w:noProof/>
        </w:rPr>
      </w:pPr>
      <w:r w:rsidRPr="001E28D0">
        <w:rPr>
          <w:noProof/>
        </w:rPr>
        <w:t xml:space="preserve">Potoglou, D., &amp; Susilo, Y. O. (2005). Comparison of Vehicle-Ownership Models. </w:t>
      </w:r>
      <w:r w:rsidRPr="001E28D0">
        <w:rPr>
          <w:i/>
          <w:iCs/>
          <w:noProof/>
        </w:rPr>
        <w:t>Transportation Research Record</w:t>
      </w:r>
      <w:r w:rsidRPr="001E28D0">
        <w:rPr>
          <w:noProof/>
        </w:rPr>
        <w:t xml:space="preserve">, </w:t>
      </w:r>
      <w:r w:rsidRPr="001E28D0">
        <w:rPr>
          <w:i/>
          <w:iCs/>
          <w:noProof/>
        </w:rPr>
        <w:t>2076</w:t>
      </w:r>
      <w:r w:rsidRPr="001E28D0">
        <w:rPr>
          <w:noProof/>
        </w:rPr>
        <w:t>, 97–105. https://doi.org/10.3141/2076-11</w:t>
      </w:r>
    </w:p>
    <w:p w14:paraId="72F55AD6" w14:textId="77777777" w:rsidR="001E28D0" w:rsidRPr="001E28D0" w:rsidRDefault="001E28D0" w:rsidP="001E28D0">
      <w:pPr>
        <w:widowControl w:val="0"/>
        <w:autoSpaceDE w:val="0"/>
        <w:autoSpaceDN w:val="0"/>
        <w:adjustRightInd w:val="0"/>
        <w:ind w:left="480" w:hanging="480"/>
        <w:rPr>
          <w:noProof/>
        </w:rPr>
      </w:pPr>
      <w:r w:rsidRPr="001E28D0">
        <w:rPr>
          <w:noProof/>
        </w:rPr>
        <w:t xml:space="preserve">Rayle, L., Shaheen, S., Chan, N. D. ., Dai, D., &amp; Cervero, R. (2014). </w:t>
      </w:r>
      <w:r w:rsidRPr="001E28D0">
        <w:rPr>
          <w:i/>
          <w:iCs/>
          <w:noProof/>
        </w:rPr>
        <w:t>App-Based, On-Demand Ride Services: Comparing Taxi and Ridesourcing Trips and User Characteristics in San Francisco</w:t>
      </w:r>
      <w:r w:rsidRPr="001E28D0">
        <w:rPr>
          <w:noProof/>
        </w:rPr>
        <w:t>.</w:t>
      </w:r>
    </w:p>
    <w:p w14:paraId="49AAC2AC" w14:textId="77777777" w:rsidR="001E28D0" w:rsidRPr="001E28D0" w:rsidRDefault="001E28D0" w:rsidP="001E28D0">
      <w:pPr>
        <w:widowControl w:val="0"/>
        <w:autoSpaceDE w:val="0"/>
        <w:autoSpaceDN w:val="0"/>
        <w:adjustRightInd w:val="0"/>
        <w:ind w:left="480" w:hanging="480"/>
        <w:rPr>
          <w:noProof/>
        </w:rPr>
      </w:pPr>
      <w:r w:rsidRPr="001E28D0">
        <w:rPr>
          <w:noProof/>
        </w:rPr>
        <w:t xml:space="preserve">Schaller, C. (2017). </w:t>
      </w:r>
      <w:r w:rsidRPr="001E28D0">
        <w:rPr>
          <w:i/>
          <w:iCs/>
          <w:noProof/>
        </w:rPr>
        <w:t>Unsustainable? The Growth of App-Based Ride Services and Traffic, Travel and the Future of New York City</w:t>
      </w:r>
      <w:r w:rsidRPr="001E28D0">
        <w:rPr>
          <w:noProof/>
        </w:rPr>
        <w:t>.</w:t>
      </w:r>
    </w:p>
    <w:p w14:paraId="36FB0EEF" w14:textId="77777777" w:rsidR="001E28D0" w:rsidRPr="001E28D0" w:rsidRDefault="001E28D0" w:rsidP="001E28D0">
      <w:pPr>
        <w:widowControl w:val="0"/>
        <w:autoSpaceDE w:val="0"/>
        <w:autoSpaceDN w:val="0"/>
        <w:adjustRightInd w:val="0"/>
        <w:ind w:left="480" w:hanging="480"/>
        <w:rPr>
          <w:noProof/>
        </w:rPr>
      </w:pPr>
      <w:r w:rsidRPr="001E28D0">
        <w:rPr>
          <w:noProof/>
        </w:rPr>
        <w:t xml:space="preserve">Smith, A. (2016). </w:t>
      </w:r>
      <w:r w:rsidRPr="001E28D0">
        <w:rPr>
          <w:i/>
          <w:iCs/>
          <w:noProof/>
        </w:rPr>
        <w:t>Shared, Collaborative and On Demand: The New Digital Economy</w:t>
      </w:r>
      <w:r w:rsidRPr="001E28D0">
        <w:rPr>
          <w:noProof/>
        </w:rPr>
        <w:t>.</w:t>
      </w:r>
    </w:p>
    <w:p w14:paraId="5878C77B" w14:textId="77777777" w:rsidR="001E28D0" w:rsidRPr="001E28D0" w:rsidRDefault="001E28D0" w:rsidP="001E28D0">
      <w:pPr>
        <w:widowControl w:val="0"/>
        <w:autoSpaceDE w:val="0"/>
        <w:autoSpaceDN w:val="0"/>
        <w:adjustRightInd w:val="0"/>
        <w:ind w:left="480" w:hanging="480"/>
        <w:rPr>
          <w:noProof/>
        </w:rPr>
      </w:pPr>
      <w:r w:rsidRPr="001E28D0">
        <w:rPr>
          <w:noProof/>
        </w:rPr>
        <w:t>Uber. (2015). Introducing Xchange Leasing: Lease Options Built for Uber Driver-Partners. Retrieved from https://www.uber.com/blog/a-flexible-vehicle-leasing-pilot-in-california-georgia-maryland/</w:t>
      </w:r>
    </w:p>
    <w:p w14:paraId="373570BD" w14:textId="2C899FAA" w:rsidR="00D30D41" w:rsidRDefault="00D30D41" w:rsidP="001E28D0">
      <w:pPr>
        <w:widowControl w:val="0"/>
        <w:autoSpaceDE w:val="0"/>
        <w:autoSpaceDN w:val="0"/>
        <w:adjustRightInd w:val="0"/>
        <w:ind w:left="640" w:hanging="640"/>
      </w:pPr>
      <w:r>
        <w:fldChar w:fldCharType="end"/>
      </w:r>
    </w:p>
    <w:sectPr w:rsidR="00D30D41" w:rsidSect="00A32101">
      <w:pgSz w:w="12240" w:h="15840"/>
      <w:pgMar w:top="1440" w:right="1440" w:bottom="1440" w:left="1440" w:header="720" w:footer="720" w:gutter="0"/>
      <w:pgNumType w:start="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02B38D" w14:textId="77777777" w:rsidR="005C177B" w:rsidRDefault="005C177B" w:rsidP="00FA4088">
      <w:r>
        <w:separator/>
      </w:r>
    </w:p>
  </w:endnote>
  <w:endnote w:type="continuationSeparator" w:id="0">
    <w:p w14:paraId="3C9F7A2A" w14:textId="77777777" w:rsidR="005C177B" w:rsidRDefault="005C177B" w:rsidP="00FA40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89894442"/>
      <w:docPartObj>
        <w:docPartGallery w:val="Page Numbers (Bottom of Page)"/>
        <w:docPartUnique/>
      </w:docPartObj>
    </w:sdtPr>
    <w:sdtEndPr>
      <w:rPr>
        <w:noProof/>
      </w:rPr>
    </w:sdtEndPr>
    <w:sdtContent>
      <w:p w14:paraId="1DC6468A" w14:textId="2305C915" w:rsidR="009406AE" w:rsidRDefault="009406AE">
        <w:pPr>
          <w:pStyle w:val="Footer"/>
          <w:jc w:val="right"/>
        </w:pPr>
        <w:r>
          <w:fldChar w:fldCharType="begin"/>
        </w:r>
        <w:r w:rsidRPr="00FA4088">
          <w:instrText xml:space="preserve"> PAGE   \* MERGEFORMAT </w:instrText>
        </w:r>
        <w:r>
          <w:fldChar w:fldCharType="separate"/>
        </w:r>
        <w:r w:rsidR="0075647A">
          <w:rPr>
            <w:noProof/>
          </w:rPr>
          <w:t>3</w:t>
        </w:r>
        <w:r>
          <w:rPr>
            <w:noProof/>
          </w:rPr>
          <w:fldChar w:fldCharType="end"/>
        </w:r>
      </w:p>
    </w:sdtContent>
  </w:sdt>
  <w:p w14:paraId="6E391509" w14:textId="77777777" w:rsidR="009406AE" w:rsidRDefault="009406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07E6F1" w14:textId="77777777" w:rsidR="005C177B" w:rsidRDefault="005C177B" w:rsidP="00FA4088">
      <w:r>
        <w:separator/>
      </w:r>
    </w:p>
  </w:footnote>
  <w:footnote w:type="continuationSeparator" w:id="0">
    <w:p w14:paraId="6677EE34" w14:textId="77777777" w:rsidR="005C177B" w:rsidRDefault="005C177B" w:rsidP="00FA40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3DE269" w14:textId="57C21EDE" w:rsidR="009406AE" w:rsidRDefault="009406AE">
    <w:pPr>
      <w:pStyle w:val="Header"/>
      <w:jc w:val="right"/>
    </w:pPr>
  </w:p>
  <w:p w14:paraId="5021B77D" w14:textId="6B87A209" w:rsidR="009406AE" w:rsidRDefault="009406AE">
    <w:pPr>
      <w:pStyle w:val="Header"/>
    </w:pPr>
    <w:r>
      <w:t>Berliner and T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B4DD1"/>
    <w:multiLevelType w:val="hybridMultilevel"/>
    <w:tmpl w:val="76C85202"/>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BF07F94"/>
    <w:multiLevelType w:val="hybridMultilevel"/>
    <w:tmpl w:val="2E503E9E"/>
    <w:lvl w:ilvl="0" w:tplc="30C42A7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223790E"/>
    <w:multiLevelType w:val="hybridMultilevel"/>
    <w:tmpl w:val="3AE003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917FA8"/>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6192C63"/>
    <w:multiLevelType w:val="multilevel"/>
    <w:tmpl w:val="1552402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75202F1F"/>
    <w:multiLevelType w:val="hybridMultilevel"/>
    <w:tmpl w:val="D278CD8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4"/>
  </w:num>
  <w:num w:numId="3">
    <w:abstractNumId w:val="1"/>
  </w:num>
  <w:num w:numId="4">
    <w:abstractNumId w:val="2"/>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6F72"/>
    <w:rsid w:val="00003177"/>
    <w:rsid w:val="00004915"/>
    <w:rsid w:val="00011E6A"/>
    <w:rsid w:val="00020E92"/>
    <w:rsid w:val="000226F5"/>
    <w:rsid w:val="000303DA"/>
    <w:rsid w:val="00032592"/>
    <w:rsid w:val="000413BA"/>
    <w:rsid w:val="000931F4"/>
    <w:rsid w:val="000A26BA"/>
    <w:rsid w:val="000B2759"/>
    <w:rsid w:val="000B2CAF"/>
    <w:rsid w:val="000C645C"/>
    <w:rsid w:val="000D6B55"/>
    <w:rsid w:val="000E0547"/>
    <w:rsid w:val="0010395C"/>
    <w:rsid w:val="00125463"/>
    <w:rsid w:val="00126B2E"/>
    <w:rsid w:val="00134FFD"/>
    <w:rsid w:val="0014026F"/>
    <w:rsid w:val="00140CEF"/>
    <w:rsid w:val="0015750C"/>
    <w:rsid w:val="0017206C"/>
    <w:rsid w:val="00174988"/>
    <w:rsid w:val="00174A17"/>
    <w:rsid w:val="001815FB"/>
    <w:rsid w:val="00181D09"/>
    <w:rsid w:val="0018664B"/>
    <w:rsid w:val="00190C40"/>
    <w:rsid w:val="00193B05"/>
    <w:rsid w:val="00197DF3"/>
    <w:rsid w:val="001A0CC8"/>
    <w:rsid w:val="001A473A"/>
    <w:rsid w:val="001A5F97"/>
    <w:rsid w:val="001B13CE"/>
    <w:rsid w:val="001B37CD"/>
    <w:rsid w:val="001C69AE"/>
    <w:rsid w:val="001D4983"/>
    <w:rsid w:val="001D517A"/>
    <w:rsid w:val="001E28D0"/>
    <w:rsid w:val="001F6B14"/>
    <w:rsid w:val="00205A71"/>
    <w:rsid w:val="00224959"/>
    <w:rsid w:val="00226FA0"/>
    <w:rsid w:val="002328C3"/>
    <w:rsid w:val="00275F73"/>
    <w:rsid w:val="00275F7D"/>
    <w:rsid w:val="002848CE"/>
    <w:rsid w:val="00286922"/>
    <w:rsid w:val="00292FC5"/>
    <w:rsid w:val="002940D4"/>
    <w:rsid w:val="002950A4"/>
    <w:rsid w:val="00295B74"/>
    <w:rsid w:val="002A7019"/>
    <w:rsid w:val="002B1339"/>
    <w:rsid w:val="002C0312"/>
    <w:rsid w:val="002C2E3A"/>
    <w:rsid w:val="002C63E0"/>
    <w:rsid w:val="002C6620"/>
    <w:rsid w:val="002D50FD"/>
    <w:rsid w:val="002E3D29"/>
    <w:rsid w:val="002E5056"/>
    <w:rsid w:val="002E70D3"/>
    <w:rsid w:val="002F1AC0"/>
    <w:rsid w:val="002F3F53"/>
    <w:rsid w:val="002F6BDD"/>
    <w:rsid w:val="003121CC"/>
    <w:rsid w:val="00340CD8"/>
    <w:rsid w:val="00350C44"/>
    <w:rsid w:val="00362809"/>
    <w:rsid w:val="0037043A"/>
    <w:rsid w:val="0037127C"/>
    <w:rsid w:val="00371C54"/>
    <w:rsid w:val="003C3187"/>
    <w:rsid w:val="003F798B"/>
    <w:rsid w:val="00424C69"/>
    <w:rsid w:val="00434E93"/>
    <w:rsid w:val="00435CA7"/>
    <w:rsid w:val="004364BD"/>
    <w:rsid w:val="004509CC"/>
    <w:rsid w:val="00453E70"/>
    <w:rsid w:val="00457285"/>
    <w:rsid w:val="0047024A"/>
    <w:rsid w:val="00482571"/>
    <w:rsid w:val="00485B0D"/>
    <w:rsid w:val="00487461"/>
    <w:rsid w:val="00490B0B"/>
    <w:rsid w:val="00495812"/>
    <w:rsid w:val="004A76F8"/>
    <w:rsid w:val="004B3D35"/>
    <w:rsid w:val="004D3785"/>
    <w:rsid w:val="004E097E"/>
    <w:rsid w:val="004E7809"/>
    <w:rsid w:val="00506D90"/>
    <w:rsid w:val="005118D7"/>
    <w:rsid w:val="00521AE2"/>
    <w:rsid w:val="00524EB3"/>
    <w:rsid w:val="0052690B"/>
    <w:rsid w:val="00531864"/>
    <w:rsid w:val="00533618"/>
    <w:rsid w:val="005525DB"/>
    <w:rsid w:val="0056653B"/>
    <w:rsid w:val="00583D5B"/>
    <w:rsid w:val="005C177B"/>
    <w:rsid w:val="005F1C5D"/>
    <w:rsid w:val="00602580"/>
    <w:rsid w:val="0061113C"/>
    <w:rsid w:val="00613F6B"/>
    <w:rsid w:val="006331AB"/>
    <w:rsid w:val="00633F81"/>
    <w:rsid w:val="0066258D"/>
    <w:rsid w:val="00694109"/>
    <w:rsid w:val="006A6D6B"/>
    <w:rsid w:val="006B2AE3"/>
    <w:rsid w:val="006D3D4F"/>
    <w:rsid w:val="006E1AD1"/>
    <w:rsid w:val="006F24B6"/>
    <w:rsid w:val="00703C85"/>
    <w:rsid w:val="00713ADE"/>
    <w:rsid w:val="00716450"/>
    <w:rsid w:val="00720845"/>
    <w:rsid w:val="00737E2F"/>
    <w:rsid w:val="00741D33"/>
    <w:rsid w:val="00750A4A"/>
    <w:rsid w:val="00753219"/>
    <w:rsid w:val="0075647A"/>
    <w:rsid w:val="007574E5"/>
    <w:rsid w:val="00771338"/>
    <w:rsid w:val="007752DC"/>
    <w:rsid w:val="0078605D"/>
    <w:rsid w:val="00786694"/>
    <w:rsid w:val="007B330A"/>
    <w:rsid w:val="007C2312"/>
    <w:rsid w:val="007D7EED"/>
    <w:rsid w:val="007E0171"/>
    <w:rsid w:val="007F075D"/>
    <w:rsid w:val="007F5534"/>
    <w:rsid w:val="007F6EB7"/>
    <w:rsid w:val="008009B7"/>
    <w:rsid w:val="008010CD"/>
    <w:rsid w:val="00806D55"/>
    <w:rsid w:val="0081780E"/>
    <w:rsid w:val="008210B4"/>
    <w:rsid w:val="00826F72"/>
    <w:rsid w:val="0084555A"/>
    <w:rsid w:val="00852938"/>
    <w:rsid w:val="00857416"/>
    <w:rsid w:val="00872994"/>
    <w:rsid w:val="00896AB9"/>
    <w:rsid w:val="008D3747"/>
    <w:rsid w:val="008F17C7"/>
    <w:rsid w:val="009001CB"/>
    <w:rsid w:val="00925277"/>
    <w:rsid w:val="009406AE"/>
    <w:rsid w:val="00953AC7"/>
    <w:rsid w:val="0095592B"/>
    <w:rsid w:val="00963A23"/>
    <w:rsid w:val="00966C0A"/>
    <w:rsid w:val="009678DF"/>
    <w:rsid w:val="009762A7"/>
    <w:rsid w:val="0097776E"/>
    <w:rsid w:val="00981EC3"/>
    <w:rsid w:val="009929ED"/>
    <w:rsid w:val="009A4AC4"/>
    <w:rsid w:val="009B689A"/>
    <w:rsid w:val="009D1684"/>
    <w:rsid w:val="009E63FE"/>
    <w:rsid w:val="00A05B69"/>
    <w:rsid w:val="00A07E5A"/>
    <w:rsid w:val="00A32101"/>
    <w:rsid w:val="00A3259D"/>
    <w:rsid w:val="00A330DD"/>
    <w:rsid w:val="00A44580"/>
    <w:rsid w:val="00A44A78"/>
    <w:rsid w:val="00A60054"/>
    <w:rsid w:val="00A64A20"/>
    <w:rsid w:val="00A7534F"/>
    <w:rsid w:val="00A8351C"/>
    <w:rsid w:val="00A9211E"/>
    <w:rsid w:val="00A975C1"/>
    <w:rsid w:val="00AB0B5D"/>
    <w:rsid w:val="00AB3576"/>
    <w:rsid w:val="00AB4247"/>
    <w:rsid w:val="00AB7963"/>
    <w:rsid w:val="00AC2E6B"/>
    <w:rsid w:val="00AD088D"/>
    <w:rsid w:val="00AE15EE"/>
    <w:rsid w:val="00AE5BA6"/>
    <w:rsid w:val="00AF3F8B"/>
    <w:rsid w:val="00B01FD5"/>
    <w:rsid w:val="00B21043"/>
    <w:rsid w:val="00B329B2"/>
    <w:rsid w:val="00B34BC4"/>
    <w:rsid w:val="00B37B09"/>
    <w:rsid w:val="00B44F89"/>
    <w:rsid w:val="00B47F0B"/>
    <w:rsid w:val="00B631ED"/>
    <w:rsid w:val="00B84485"/>
    <w:rsid w:val="00BA63F0"/>
    <w:rsid w:val="00BB2406"/>
    <w:rsid w:val="00BB2EEE"/>
    <w:rsid w:val="00BC3610"/>
    <w:rsid w:val="00BC6618"/>
    <w:rsid w:val="00C04178"/>
    <w:rsid w:val="00C050DD"/>
    <w:rsid w:val="00C108C2"/>
    <w:rsid w:val="00C220B6"/>
    <w:rsid w:val="00C3322F"/>
    <w:rsid w:val="00C45107"/>
    <w:rsid w:val="00C51C99"/>
    <w:rsid w:val="00C52A09"/>
    <w:rsid w:val="00C538C0"/>
    <w:rsid w:val="00C563AE"/>
    <w:rsid w:val="00C71699"/>
    <w:rsid w:val="00C8008A"/>
    <w:rsid w:val="00C84699"/>
    <w:rsid w:val="00C9241B"/>
    <w:rsid w:val="00CC4FB5"/>
    <w:rsid w:val="00CC5336"/>
    <w:rsid w:val="00CD5289"/>
    <w:rsid w:val="00CD673A"/>
    <w:rsid w:val="00CF499F"/>
    <w:rsid w:val="00D10110"/>
    <w:rsid w:val="00D13BEB"/>
    <w:rsid w:val="00D224A8"/>
    <w:rsid w:val="00D30D41"/>
    <w:rsid w:val="00D32F2F"/>
    <w:rsid w:val="00D35E38"/>
    <w:rsid w:val="00D415B3"/>
    <w:rsid w:val="00D42397"/>
    <w:rsid w:val="00D741A0"/>
    <w:rsid w:val="00D841F9"/>
    <w:rsid w:val="00DA1536"/>
    <w:rsid w:val="00DD5591"/>
    <w:rsid w:val="00DF3A57"/>
    <w:rsid w:val="00DF56D1"/>
    <w:rsid w:val="00DF66F7"/>
    <w:rsid w:val="00E1222E"/>
    <w:rsid w:val="00E23A1C"/>
    <w:rsid w:val="00E27465"/>
    <w:rsid w:val="00E36BD1"/>
    <w:rsid w:val="00E40E7A"/>
    <w:rsid w:val="00E617D8"/>
    <w:rsid w:val="00E76B88"/>
    <w:rsid w:val="00E8765D"/>
    <w:rsid w:val="00E926B9"/>
    <w:rsid w:val="00E94E84"/>
    <w:rsid w:val="00E9630F"/>
    <w:rsid w:val="00EB65AC"/>
    <w:rsid w:val="00EB6B53"/>
    <w:rsid w:val="00EC6CA2"/>
    <w:rsid w:val="00ED07A7"/>
    <w:rsid w:val="00EE21EA"/>
    <w:rsid w:val="00F40971"/>
    <w:rsid w:val="00F5082F"/>
    <w:rsid w:val="00F530DF"/>
    <w:rsid w:val="00F67334"/>
    <w:rsid w:val="00F73AF6"/>
    <w:rsid w:val="00F93C51"/>
    <w:rsid w:val="00FA4088"/>
    <w:rsid w:val="00FB1BD3"/>
    <w:rsid w:val="00FB7813"/>
    <w:rsid w:val="00FC00A6"/>
    <w:rsid w:val="00FC6598"/>
    <w:rsid w:val="00FC684E"/>
    <w:rsid w:val="00FE12D1"/>
    <w:rsid w:val="00FF45ED"/>
    <w:rsid w:val="00FF60E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0BBD1F"/>
  <w15:docId w15:val="{F32D0879-CA7E-4DC5-88A2-FB3C4001D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26F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B1339"/>
  </w:style>
  <w:style w:type="paragraph" w:customStyle="1" w:styleId="NoSpacingAria">
    <w:name w:val="No Spacing Aria"/>
    <w:basedOn w:val="NoSpacing"/>
    <w:link w:val="NoSpacingAriaChar"/>
    <w:rsid w:val="002328C3"/>
    <w:pPr>
      <w:jc w:val="both"/>
    </w:pPr>
  </w:style>
  <w:style w:type="character" w:customStyle="1" w:styleId="NoSpacingAriaChar">
    <w:name w:val="No Spacing Aria Char"/>
    <w:basedOn w:val="DefaultParagraphFont"/>
    <w:link w:val="NoSpacingAria"/>
    <w:rsid w:val="002328C3"/>
    <w:rPr>
      <w:rFonts w:ascii="Times New Roman" w:hAnsi="Times New Roman" w:cs="Times New Roman"/>
      <w:sz w:val="24"/>
      <w:szCs w:val="24"/>
    </w:rPr>
  </w:style>
  <w:style w:type="paragraph" w:styleId="ListParagraph">
    <w:name w:val="List Paragraph"/>
    <w:basedOn w:val="Normal"/>
    <w:uiPriority w:val="34"/>
    <w:qFormat/>
    <w:rsid w:val="002B1339"/>
    <w:pPr>
      <w:ind w:left="720"/>
      <w:contextualSpacing/>
    </w:pPr>
  </w:style>
  <w:style w:type="paragraph" w:customStyle="1" w:styleId="Style1">
    <w:name w:val="Style1"/>
    <w:basedOn w:val="NoSpacing"/>
    <w:link w:val="Style1Char"/>
    <w:qFormat/>
    <w:rsid w:val="0097776E"/>
    <w:pPr>
      <w:jc w:val="both"/>
    </w:pPr>
  </w:style>
  <w:style w:type="character" w:customStyle="1" w:styleId="Style1Char">
    <w:name w:val="Style1 Char"/>
    <w:basedOn w:val="DefaultParagraphFont"/>
    <w:link w:val="Style1"/>
    <w:rsid w:val="0097776E"/>
    <w:rPr>
      <w:rFonts w:ascii="Times New Roman" w:hAnsi="Times New Roman" w:cs="Times New Roman"/>
    </w:rPr>
  </w:style>
  <w:style w:type="paragraph" w:customStyle="1" w:styleId="AriaNormal">
    <w:name w:val="Aria Normal"/>
    <w:basedOn w:val="NoSpacing"/>
    <w:link w:val="AriaNormalChar"/>
    <w:qFormat/>
    <w:rsid w:val="00C050DD"/>
  </w:style>
  <w:style w:type="character" w:customStyle="1" w:styleId="AriaNormalChar">
    <w:name w:val="Aria Normal Char"/>
    <w:basedOn w:val="DefaultParagraphFont"/>
    <w:link w:val="AriaNormal"/>
    <w:rsid w:val="00C050DD"/>
    <w:rPr>
      <w:rFonts w:ascii="Times New Roman" w:hAnsi="Times New Roman" w:cs="Times New Roman"/>
      <w:sz w:val="24"/>
      <w:szCs w:val="24"/>
    </w:rPr>
  </w:style>
  <w:style w:type="paragraph" w:customStyle="1" w:styleId="AriaNorma">
    <w:name w:val="Aria Norma"/>
    <w:basedOn w:val="NoSpacing"/>
    <w:link w:val="AriaNormaChar"/>
    <w:qFormat/>
    <w:rsid w:val="00826F72"/>
    <w:pPr>
      <w:jc w:val="both"/>
    </w:pPr>
  </w:style>
  <w:style w:type="character" w:customStyle="1" w:styleId="AriaNormaChar">
    <w:name w:val="Aria Norma Char"/>
    <w:basedOn w:val="DefaultParagraphFont"/>
    <w:link w:val="AriaNorma"/>
    <w:rsid w:val="00826F72"/>
    <w:rPr>
      <w:rFonts w:ascii="Times New Roman" w:hAnsi="Times New Roman" w:cs="Times New Roman"/>
      <w:sz w:val="24"/>
      <w:szCs w:val="24"/>
    </w:rPr>
  </w:style>
  <w:style w:type="character" w:styleId="Hyperlink">
    <w:name w:val="Hyperlink"/>
    <w:uiPriority w:val="99"/>
    <w:unhideWhenUsed/>
    <w:rsid w:val="00826F72"/>
    <w:rPr>
      <w:color w:val="0000FF"/>
      <w:u w:val="single"/>
    </w:rPr>
  </w:style>
  <w:style w:type="character" w:styleId="LineNumber">
    <w:name w:val="line number"/>
    <w:basedOn w:val="DefaultParagraphFont"/>
    <w:uiPriority w:val="99"/>
    <w:semiHidden/>
    <w:unhideWhenUsed/>
    <w:rsid w:val="00826F72"/>
  </w:style>
  <w:style w:type="character" w:styleId="CommentReference">
    <w:name w:val="annotation reference"/>
    <w:basedOn w:val="DefaultParagraphFont"/>
    <w:uiPriority w:val="99"/>
    <w:semiHidden/>
    <w:unhideWhenUsed/>
    <w:rsid w:val="00694109"/>
    <w:rPr>
      <w:sz w:val="16"/>
      <w:szCs w:val="16"/>
    </w:rPr>
  </w:style>
  <w:style w:type="paragraph" w:styleId="CommentText">
    <w:name w:val="annotation text"/>
    <w:basedOn w:val="Normal"/>
    <w:link w:val="CommentTextChar"/>
    <w:uiPriority w:val="99"/>
    <w:unhideWhenUsed/>
    <w:rsid w:val="00694109"/>
    <w:rPr>
      <w:sz w:val="20"/>
      <w:szCs w:val="20"/>
    </w:rPr>
  </w:style>
  <w:style w:type="character" w:customStyle="1" w:styleId="CommentTextChar">
    <w:name w:val="Comment Text Char"/>
    <w:basedOn w:val="DefaultParagraphFont"/>
    <w:link w:val="CommentText"/>
    <w:uiPriority w:val="99"/>
    <w:rsid w:val="00694109"/>
    <w:rPr>
      <w:sz w:val="20"/>
      <w:szCs w:val="20"/>
    </w:rPr>
  </w:style>
  <w:style w:type="paragraph" w:styleId="CommentSubject">
    <w:name w:val="annotation subject"/>
    <w:basedOn w:val="CommentText"/>
    <w:next w:val="CommentText"/>
    <w:link w:val="CommentSubjectChar"/>
    <w:uiPriority w:val="99"/>
    <w:semiHidden/>
    <w:unhideWhenUsed/>
    <w:rsid w:val="00694109"/>
    <w:rPr>
      <w:b/>
      <w:bCs/>
    </w:rPr>
  </w:style>
  <w:style w:type="character" w:customStyle="1" w:styleId="CommentSubjectChar">
    <w:name w:val="Comment Subject Char"/>
    <w:basedOn w:val="CommentTextChar"/>
    <w:link w:val="CommentSubject"/>
    <w:uiPriority w:val="99"/>
    <w:semiHidden/>
    <w:rsid w:val="00694109"/>
    <w:rPr>
      <w:b/>
      <w:bCs/>
      <w:sz w:val="20"/>
      <w:szCs w:val="20"/>
    </w:rPr>
  </w:style>
  <w:style w:type="paragraph" w:styleId="BalloonText">
    <w:name w:val="Balloon Text"/>
    <w:basedOn w:val="Normal"/>
    <w:link w:val="BalloonTextChar"/>
    <w:uiPriority w:val="99"/>
    <w:semiHidden/>
    <w:unhideWhenUsed/>
    <w:rsid w:val="00694109"/>
    <w:rPr>
      <w:rFonts w:ascii="Tahoma" w:hAnsi="Tahoma" w:cs="Tahoma"/>
      <w:sz w:val="16"/>
      <w:szCs w:val="16"/>
    </w:rPr>
  </w:style>
  <w:style w:type="character" w:customStyle="1" w:styleId="BalloonTextChar">
    <w:name w:val="Balloon Text Char"/>
    <w:basedOn w:val="DefaultParagraphFont"/>
    <w:link w:val="BalloonText"/>
    <w:uiPriority w:val="99"/>
    <w:semiHidden/>
    <w:rsid w:val="00694109"/>
    <w:rPr>
      <w:rFonts w:ascii="Tahoma" w:hAnsi="Tahoma" w:cs="Tahoma"/>
      <w:sz w:val="16"/>
      <w:szCs w:val="16"/>
    </w:rPr>
  </w:style>
  <w:style w:type="paragraph" w:customStyle="1" w:styleId="AriaNoSpace">
    <w:name w:val="Aria_No Space"/>
    <w:basedOn w:val="NoSpacing"/>
    <w:link w:val="AriaNoSpaceChar"/>
    <w:autoRedefine/>
    <w:qFormat/>
    <w:rsid w:val="007F6EB7"/>
    <w:pPr>
      <w:ind w:firstLine="720"/>
      <w:jc w:val="both"/>
    </w:pPr>
  </w:style>
  <w:style w:type="character" w:customStyle="1" w:styleId="AriaNoSpaceChar">
    <w:name w:val="Aria_No Space Char"/>
    <w:basedOn w:val="DefaultParagraphFont"/>
    <w:link w:val="AriaNoSpace"/>
    <w:rsid w:val="007F6EB7"/>
  </w:style>
  <w:style w:type="table" w:styleId="TableGrid">
    <w:name w:val="Table Grid"/>
    <w:basedOn w:val="TableNormal"/>
    <w:uiPriority w:val="59"/>
    <w:rsid w:val="00B844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220B6"/>
    <w:pPr>
      <w:spacing w:after="200"/>
    </w:pPr>
    <w:rPr>
      <w:b/>
      <w:bCs/>
      <w:color w:val="4F81BD" w:themeColor="accent1"/>
      <w:sz w:val="18"/>
      <w:szCs w:val="18"/>
    </w:rPr>
  </w:style>
  <w:style w:type="table" w:customStyle="1" w:styleId="ListTable7Colorful1">
    <w:name w:val="List Table 7 Colorful1"/>
    <w:basedOn w:val="TableNormal"/>
    <w:uiPriority w:val="52"/>
    <w:rsid w:val="001815FB"/>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E617D8"/>
  </w:style>
  <w:style w:type="paragraph" w:styleId="Header">
    <w:name w:val="header"/>
    <w:basedOn w:val="Normal"/>
    <w:link w:val="HeaderChar"/>
    <w:uiPriority w:val="99"/>
    <w:unhideWhenUsed/>
    <w:rsid w:val="00FA4088"/>
    <w:pPr>
      <w:tabs>
        <w:tab w:val="center" w:pos="4680"/>
        <w:tab w:val="right" w:pos="9360"/>
      </w:tabs>
    </w:pPr>
  </w:style>
  <w:style w:type="character" w:customStyle="1" w:styleId="HeaderChar">
    <w:name w:val="Header Char"/>
    <w:basedOn w:val="DefaultParagraphFont"/>
    <w:link w:val="Header"/>
    <w:uiPriority w:val="99"/>
    <w:rsid w:val="00FA4088"/>
  </w:style>
  <w:style w:type="paragraph" w:styleId="Footer">
    <w:name w:val="footer"/>
    <w:basedOn w:val="Normal"/>
    <w:link w:val="FooterChar"/>
    <w:uiPriority w:val="99"/>
    <w:unhideWhenUsed/>
    <w:rsid w:val="00FA4088"/>
    <w:pPr>
      <w:tabs>
        <w:tab w:val="center" w:pos="4680"/>
        <w:tab w:val="right" w:pos="9360"/>
      </w:tabs>
    </w:pPr>
  </w:style>
  <w:style w:type="character" w:customStyle="1" w:styleId="FooterChar">
    <w:name w:val="Footer Char"/>
    <w:basedOn w:val="DefaultParagraphFont"/>
    <w:link w:val="Footer"/>
    <w:uiPriority w:val="99"/>
    <w:rsid w:val="00FA4088"/>
  </w:style>
  <w:style w:type="paragraph" w:styleId="FootnoteText">
    <w:name w:val="footnote text"/>
    <w:basedOn w:val="Normal"/>
    <w:link w:val="FootnoteTextChar"/>
    <w:uiPriority w:val="99"/>
    <w:semiHidden/>
    <w:unhideWhenUsed/>
    <w:rsid w:val="00DF56D1"/>
    <w:rPr>
      <w:sz w:val="20"/>
      <w:szCs w:val="20"/>
    </w:rPr>
  </w:style>
  <w:style w:type="character" w:customStyle="1" w:styleId="FootnoteTextChar">
    <w:name w:val="Footnote Text Char"/>
    <w:basedOn w:val="DefaultParagraphFont"/>
    <w:link w:val="FootnoteText"/>
    <w:uiPriority w:val="99"/>
    <w:semiHidden/>
    <w:rsid w:val="00DF56D1"/>
    <w:rPr>
      <w:sz w:val="20"/>
      <w:szCs w:val="20"/>
    </w:rPr>
  </w:style>
  <w:style w:type="character" w:styleId="FootnoteReference">
    <w:name w:val="footnote reference"/>
    <w:basedOn w:val="DefaultParagraphFont"/>
    <w:uiPriority w:val="99"/>
    <w:semiHidden/>
    <w:unhideWhenUsed/>
    <w:rsid w:val="00DF56D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8200776">
      <w:bodyDiv w:val="1"/>
      <w:marLeft w:val="0"/>
      <w:marRight w:val="0"/>
      <w:marTop w:val="0"/>
      <w:marBottom w:val="0"/>
      <w:divBdr>
        <w:top w:val="none" w:sz="0" w:space="0" w:color="auto"/>
        <w:left w:val="none" w:sz="0" w:space="0" w:color="auto"/>
        <w:bottom w:val="none" w:sz="0" w:space="0" w:color="auto"/>
        <w:right w:val="none" w:sz="0" w:space="0" w:color="auto"/>
      </w:divBdr>
    </w:div>
    <w:div w:id="1105274650">
      <w:bodyDiv w:val="1"/>
      <w:marLeft w:val="0"/>
      <w:marRight w:val="0"/>
      <w:marTop w:val="0"/>
      <w:marBottom w:val="0"/>
      <w:divBdr>
        <w:top w:val="none" w:sz="0" w:space="0" w:color="auto"/>
        <w:left w:val="none" w:sz="0" w:space="0" w:color="auto"/>
        <w:bottom w:val="none" w:sz="0" w:space="0" w:color="auto"/>
        <w:right w:val="none" w:sz="0" w:space="0" w:color="auto"/>
      </w:divBdr>
    </w:div>
    <w:div w:id="1453934654">
      <w:bodyDiv w:val="1"/>
      <w:marLeft w:val="0"/>
      <w:marRight w:val="0"/>
      <w:marTop w:val="0"/>
      <w:marBottom w:val="0"/>
      <w:divBdr>
        <w:top w:val="none" w:sz="0" w:space="0" w:color="auto"/>
        <w:left w:val="none" w:sz="0" w:space="0" w:color="auto"/>
        <w:bottom w:val="none" w:sz="0" w:space="0" w:color="auto"/>
        <w:right w:val="none" w:sz="0" w:space="0" w:color="auto"/>
      </w:divBdr>
    </w:div>
    <w:div w:id="1902013903">
      <w:bodyDiv w:val="1"/>
      <w:marLeft w:val="0"/>
      <w:marRight w:val="0"/>
      <w:marTop w:val="0"/>
      <w:marBottom w:val="0"/>
      <w:divBdr>
        <w:top w:val="none" w:sz="0" w:space="0" w:color="auto"/>
        <w:left w:val="none" w:sz="0" w:space="0" w:color="auto"/>
        <w:bottom w:val="none" w:sz="0" w:space="0" w:color="auto"/>
        <w:right w:val="none" w:sz="0" w:space="0" w:color="auto"/>
      </w:divBdr>
    </w:div>
    <w:div w:id="2119249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erliner@ucdavis.edu" TargetMode="Externa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hyperlink" Target="mailto:gtal@ucdavis.edu" TargetMode="External"/><Relationship Id="rId4" Type="http://schemas.openxmlformats.org/officeDocument/2006/relationships/settings" Target="settings.xml"/><Relationship Id="rId9" Type="http://schemas.openxmlformats.org/officeDocument/2006/relationships/hyperlink" Target="https://orcid.org/0000-0002-6978-8268"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ria\Dropbox\Dissertation%20Proposal\driver%20paper\figure%2013.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ria\Dropbox\Dissertation%20Proposal\driver%20paper\figure%201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600">
                <a:latin typeface="Times New Roman" panose="02020603050405020304" pitchFamily="18" charset="0"/>
                <a:cs typeface="Times New Roman" panose="02020603050405020304" pitchFamily="18" charset="0"/>
              </a:defRPr>
            </a:pPr>
            <a:r>
              <a:rPr lang="en-US" sz="1600">
                <a:latin typeface="Times New Roman" panose="02020603050405020304" pitchFamily="18" charset="0"/>
                <a:cs typeface="Times New Roman" panose="02020603050405020304" pitchFamily="18" charset="0"/>
              </a:rPr>
              <a:t>How likely are you to become a driver for a ride sharing service (e.g., Uber or Lyft)?</a:t>
            </a:r>
          </a:p>
        </c:rich>
      </c:tx>
      <c:overlay val="0"/>
    </c:title>
    <c:autoTitleDeleted val="0"/>
    <c:plotArea>
      <c:layout/>
      <c:barChart>
        <c:barDir val="bar"/>
        <c:grouping val="clustered"/>
        <c:varyColors val="0"/>
        <c:ser>
          <c:idx val="0"/>
          <c:order val="0"/>
          <c:tx>
            <c:strRef>
              <c:f>Sheet1!$B$20</c:f>
              <c:strCache>
                <c:ptCount val="1"/>
                <c:pt idx="0">
                  <c:v>Number of responses</c:v>
                </c:pt>
              </c:strCache>
            </c:strRef>
          </c:tx>
          <c:spPr>
            <a:ln w="76200"/>
          </c:spPr>
          <c:invertIfNegative val="0"/>
          <c:cat>
            <c:strRef>
              <c:f>Sheet1!$A$21:$A$26</c:f>
              <c:strCache>
                <c:ptCount val="6"/>
                <c:pt idx="0">
                  <c:v>I already drive for a
ride-sharing service</c:v>
                </c:pt>
                <c:pt idx="1">
                  <c:v>Extremely likely</c:v>
                </c:pt>
                <c:pt idx="2">
                  <c:v>Verylikely</c:v>
                </c:pt>
                <c:pt idx="3">
                  <c:v>Somewhat likely</c:v>
                </c:pt>
                <c:pt idx="4">
                  <c:v>Not very likely</c:v>
                </c:pt>
                <c:pt idx="5">
                  <c:v>Not at all likely</c:v>
                </c:pt>
              </c:strCache>
            </c:strRef>
          </c:cat>
          <c:val>
            <c:numRef>
              <c:f>Sheet1!$B$21:$B$26</c:f>
              <c:numCache>
                <c:formatCode>General</c:formatCode>
                <c:ptCount val="6"/>
                <c:pt idx="0">
                  <c:v>23</c:v>
                </c:pt>
                <c:pt idx="1">
                  <c:v>140</c:v>
                </c:pt>
                <c:pt idx="2">
                  <c:v>170</c:v>
                </c:pt>
                <c:pt idx="3">
                  <c:v>280</c:v>
                </c:pt>
                <c:pt idx="4">
                  <c:v>397</c:v>
                </c:pt>
                <c:pt idx="5">
                  <c:v>906</c:v>
                </c:pt>
              </c:numCache>
            </c:numRef>
          </c:val>
          <c:extLst>
            <c:ext xmlns:c16="http://schemas.microsoft.com/office/drawing/2014/chart" uri="{C3380CC4-5D6E-409C-BE32-E72D297353CC}">
              <c16:uniqueId val="{00000000-50B4-4E69-807B-B520EB1F58EE}"/>
            </c:ext>
          </c:extLst>
        </c:ser>
        <c:dLbls>
          <c:showLegendKey val="0"/>
          <c:showVal val="0"/>
          <c:showCatName val="0"/>
          <c:showSerName val="0"/>
          <c:showPercent val="0"/>
          <c:showBubbleSize val="0"/>
        </c:dLbls>
        <c:gapWidth val="75"/>
        <c:overlap val="-25"/>
        <c:axId val="-881975136"/>
        <c:axId val="-881972816"/>
      </c:barChart>
      <c:catAx>
        <c:axId val="-881975136"/>
        <c:scaling>
          <c:orientation val="minMax"/>
        </c:scaling>
        <c:delete val="0"/>
        <c:axPos val="l"/>
        <c:numFmt formatCode="General" sourceLinked="0"/>
        <c:majorTickMark val="none"/>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881972816"/>
        <c:crosses val="autoZero"/>
        <c:auto val="1"/>
        <c:lblAlgn val="ctr"/>
        <c:lblOffset val="100"/>
        <c:noMultiLvlLbl val="0"/>
      </c:catAx>
      <c:valAx>
        <c:axId val="-881972816"/>
        <c:scaling>
          <c:orientation val="minMax"/>
        </c:scaling>
        <c:delete val="0"/>
        <c:axPos val="b"/>
        <c:majorGridlines/>
        <c:numFmt formatCode="General" sourceLinked="1"/>
        <c:majorTickMark val="none"/>
        <c:minorTickMark val="none"/>
        <c:tickLblPos val="nextTo"/>
        <c:spPr>
          <a:ln w="9525">
            <a:noFill/>
          </a:ln>
        </c:spPr>
        <c:txPr>
          <a:bodyPr/>
          <a:lstStyle/>
          <a:p>
            <a:pPr>
              <a:defRPr>
                <a:latin typeface="Times New Roman" panose="02020603050405020304" pitchFamily="18" charset="0"/>
                <a:cs typeface="Times New Roman" panose="02020603050405020304" pitchFamily="18" charset="0"/>
              </a:defRPr>
            </a:pPr>
            <a:endParaRPr lang="en-US"/>
          </a:p>
        </c:txPr>
        <c:crossAx val="-881975136"/>
        <c:crosses val="autoZero"/>
        <c:crossBetween val="between"/>
      </c:valAx>
    </c:plotArea>
    <c:legend>
      <c:legendPos val="b"/>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Knowledge</a:t>
            </a:r>
            <a:r>
              <a:rPr lang="en-US" baseline="0"/>
              <a:t> of Shared Mobility vs. Willingness to Drive</a:t>
            </a:r>
            <a:endParaRPr lang="en-US"/>
          </a:p>
        </c:rich>
      </c:tx>
      <c:overlay val="0"/>
    </c:title>
    <c:autoTitleDeleted val="0"/>
    <c:plotArea>
      <c:layout/>
      <c:barChart>
        <c:barDir val="col"/>
        <c:grouping val="percentStacked"/>
        <c:varyColors val="0"/>
        <c:ser>
          <c:idx val="0"/>
          <c:order val="0"/>
          <c:tx>
            <c:strRef>
              <c:f>Sheet2!$A$6</c:f>
              <c:strCache>
                <c:ptCount val="1"/>
                <c:pt idx="0">
                  <c:v>Has never heard of shared mobilit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B$5:$D$5</c:f>
              <c:strCache>
                <c:ptCount val="3"/>
                <c:pt idx="0">
                  <c:v>Not likely to drive</c:v>
                </c:pt>
                <c:pt idx="1">
                  <c:v>Somewhat likely to drive</c:v>
                </c:pt>
                <c:pt idx="2">
                  <c:v>Likely to drive</c:v>
                </c:pt>
              </c:strCache>
            </c:strRef>
          </c:cat>
          <c:val>
            <c:numRef>
              <c:f>Sheet2!$B$6:$D$6</c:f>
              <c:numCache>
                <c:formatCode>General</c:formatCode>
                <c:ptCount val="3"/>
                <c:pt idx="0">
                  <c:v>306</c:v>
                </c:pt>
                <c:pt idx="1">
                  <c:v>76</c:v>
                </c:pt>
                <c:pt idx="2">
                  <c:v>69</c:v>
                </c:pt>
              </c:numCache>
            </c:numRef>
          </c:val>
          <c:extLst>
            <c:ext xmlns:c16="http://schemas.microsoft.com/office/drawing/2014/chart" uri="{C3380CC4-5D6E-409C-BE32-E72D297353CC}">
              <c16:uniqueId val="{00000000-3A7F-4A4B-821B-28A5E41D967F}"/>
            </c:ext>
          </c:extLst>
        </c:ser>
        <c:ser>
          <c:idx val="1"/>
          <c:order val="1"/>
          <c:tx>
            <c:strRef>
              <c:f>Sheet2!$A$7</c:f>
              <c:strCache>
                <c:ptCount val="1"/>
                <c:pt idx="0">
                  <c:v>Has heard of shared mobility but does not use</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B$5:$D$5</c:f>
              <c:strCache>
                <c:ptCount val="3"/>
                <c:pt idx="0">
                  <c:v>Not likely to drive</c:v>
                </c:pt>
                <c:pt idx="1">
                  <c:v>Somewhat likely to drive</c:v>
                </c:pt>
                <c:pt idx="2">
                  <c:v>Likely to drive</c:v>
                </c:pt>
              </c:strCache>
            </c:strRef>
          </c:cat>
          <c:val>
            <c:numRef>
              <c:f>Sheet2!$B$7:$D$7</c:f>
              <c:numCache>
                <c:formatCode>General</c:formatCode>
                <c:ptCount val="3"/>
                <c:pt idx="0">
                  <c:v>785</c:v>
                </c:pt>
                <c:pt idx="1">
                  <c:v>102</c:v>
                </c:pt>
                <c:pt idx="2">
                  <c:v>50</c:v>
                </c:pt>
              </c:numCache>
            </c:numRef>
          </c:val>
          <c:extLst>
            <c:ext xmlns:c16="http://schemas.microsoft.com/office/drawing/2014/chart" uri="{C3380CC4-5D6E-409C-BE32-E72D297353CC}">
              <c16:uniqueId val="{00000001-3A7F-4A4B-821B-28A5E41D967F}"/>
            </c:ext>
          </c:extLst>
        </c:ser>
        <c:ser>
          <c:idx val="2"/>
          <c:order val="2"/>
          <c:tx>
            <c:strRef>
              <c:f>Sheet2!$A$8</c:f>
              <c:strCache>
                <c:ptCount val="1"/>
                <c:pt idx="0">
                  <c:v>Uses shared mobilit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B$5:$D$5</c:f>
              <c:strCache>
                <c:ptCount val="3"/>
                <c:pt idx="0">
                  <c:v>Not likely to drive</c:v>
                </c:pt>
                <c:pt idx="1">
                  <c:v>Somewhat likely to drive</c:v>
                </c:pt>
                <c:pt idx="2">
                  <c:v>Likely to drive</c:v>
                </c:pt>
              </c:strCache>
            </c:strRef>
          </c:cat>
          <c:val>
            <c:numRef>
              <c:f>Sheet2!$B$8:$D$8</c:f>
              <c:numCache>
                <c:formatCode>General</c:formatCode>
                <c:ptCount val="3"/>
                <c:pt idx="0">
                  <c:v>212</c:v>
                </c:pt>
                <c:pt idx="1">
                  <c:v>102</c:v>
                </c:pt>
                <c:pt idx="2">
                  <c:v>214</c:v>
                </c:pt>
              </c:numCache>
            </c:numRef>
          </c:val>
          <c:extLst>
            <c:ext xmlns:c16="http://schemas.microsoft.com/office/drawing/2014/chart" uri="{C3380CC4-5D6E-409C-BE32-E72D297353CC}">
              <c16:uniqueId val="{00000002-3A7F-4A4B-821B-28A5E41D967F}"/>
            </c:ext>
          </c:extLst>
        </c:ser>
        <c:dLbls>
          <c:showLegendKey val="0"/>
          <c:showVal val="0"/>
          <c:showCatName val="0"/>
          <c:showSerName val="0"/>
          <c:showPercent val="0"/>
          <c:showBubbleSize val="0"/>
        </c:dLbls>
        <c:gapWidth val="75"/>
        <c:overlap val="100"/>
        <c:axId val="-881942160"/>
        <c:axId val="-881940112"/>
      </c:barChart>
      <c:catAx>
        <c:axId val="-881942160"/>
        <c:scaling>
          <c:orientation val="minMax"/>
        </c:scaling>
        <c:delete val="0"/>
        <c:axPos val="b"/>
        <c:numFmt formatCode="General" sourceLinked="0"/>
        <c:majorTickMark val="none"/>
        <c:minorTickMark val="none"/>
        <c:tickLblPos val="nextTo"/>
        <c:crossAx val="-881940112"/>
        <c:crosses val="autoZero"/>
        <c:auto val="1"/>
        <c:lblAlgn val="ctr"/>
        <c:lblOffset val="100"/>
        <c:noMultiLvlLbl val="0"/>
      </c:catAx>
      <c:valAx>
        <c:axId val="-881940112"/>
        <c:scaling>
          <c:orientation val="minMax"/>
        </c:scaling>
        <c:delete val="0"/>
        <c:axPos val="l"/>
        <c:majorGridlines/>
        <c:numFmt formatCode="0%" sourceLinked="1"/>
        <c:majorTickMark val="none"/>
        <c:minorTickMark val="none"/>
        <c:tickLblPos val="nextTo"/>
        <c:spPr>
          <a:ln w="9525">
            <a:noFill/>
          </a:ln>
        </c:spPr>
        <c:crossAx val="-881942160"/>
        <c:crosses val="autoZero"/>
        <c:crossBetween val="between"/>
      </c:val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Why are you interested in driving/why do you drive for a ride-sharing service?</a:t>
            </a:r>
          </a:p>
        </c:rich>
      </c:tx>
      <c:overlay val="0"/>
    </c:title>
    <c:autoTitleDeleted val="0"/>
    <c:plotArea>
      <c:layout/>
      <c:barChart>
        <c:barDir val="bar"/>
        <c:grouping val="clustered"/>
        <c:varyColors val="0"/>
        <c:ser>
          <c:idx val="0"/>
          <c:order val="0"/>
          <c:tx>
            <c:strRef>
              <c:f>Sheet3!$H$3</c:f>
              <c:strCache>
                <c:ptCount val="1"/>
                <c:pt idx="0">
                  <c:v>Somewhat likely to drive</c:v>
                </c:pt>
              </c:strCache>
            </c:strRef>
          </c:tx>
          <c:spPr>
            <a:solidFill>
              <a:schemeClr val="tx1">
                <a:lumMod val="95000"/>
                <a:lumOff val="5000"/>
              </a:schemeClr>
            </a:solidFill>
          </c:spPr>
          <c:invertIfNegative val="0"/>
          <c:cat>
            <c:strRef>
              <c:f>Sheet3!$G$4:$G$10</c:f>
              <c:strCache>
                <c:ptCount val="7"/>
                <c:pt idx="0">
                  <c:v>To make extra money</c:v>
                </c:pt>
                <c:pt idx="1">
                  <c:v>To offset some of the cost of owning my vehicle</c:v>
                </c:pt>
                <c:pt idx="2">
                  <c:v>To buy/lease a more expensive vehicle by offsetting some of its cost by driving for ride-sharing</c:v>
                </c:pt>
                <c:pt idx="3">
                  <c:v>To buy/lease a new car by offsetting some of its cost by driving for ride-sharing</c:v>
                </c:pt>
                <c:pt idx="4">
                  <c:v>To afford owning/leasing a vehicle by offsetting some of its cost by driving for ride-sharing</c:v>
                </c:pt>
                <c:pt idx="5">
                  <c:v>Because I like driving</c:v>
                </c:pt>
                <c:pt idx="6">
                  <c:v>For the social aspect of meeting new people</c:v>
                </c:pt>
              </c:strCache>
            </c:strRef>
          </c:cat>
          <c:val>
            <c:numRef>
              <c:f>Sheet3!$H$4:$H$10</c:f>
              <c:numCache>
                <c:formatCode>General</c:formatCode>
                <c:ptCount val="7"/>
                <c:pt idx="0">
                  <c:v>170</c:v>
                </c:pt>
                <c:pt idx="1">
                  <c:v>74</c:v>
                </c:pt>
                <c:pt idx="2">
                  <c:v>27</c:v>
                </c:pt>
                <c:pt idx="3">
                  <c:v>35</c:v>
                </c:pt>
                <c:pt idx="4">
                  <c:v>42</c:v>
                </c:pt>
                <c:pt idx="5">
                  <c:v>91</c:v>
                </c:pt>
                <c:pt idx="6">
                  <c:v>41</c:v>
                </c:pt>
              </c:numCache>
            </c:numRef>
          </c:val>
          <c:extLst>
            <c:ext xmlns:c16="http://schemas.microsoft.com/office/drawing/2014/chart" uri="{C3380CC4-5D6E-409C-BE32-E72D297353CC}">
              <c16:uniqueId val="{00000000-AD4D-47B7-A347-921A02C28C9C}"/>
            </c:ext>
          </c:extLst>
        </c:ser>
        <c:ser>
          <c:idx val="1"/>
          <c:order val="1"/>
          <c:tx>
            <c:strRef>
              <c:f>Sheet3!$I$3</c:f>
              <c:strCache>
                <c:ptCount val="1"/>
                <c:pt idx="0">
                  <c:v>Likely to drive</c:v>
                </c:pt>
              </c:strCache>
            </c:strRef>
          </c:tx>
          <c:spPr>
            <a:solidFill>
              <a:schemeClr val="tx1">
                <a:lumMod val="50000"/>
                <a:lumOff val="50000"/>
              </a:schemeClr>
            </a:solidFill>
          </c:spPr>
          <c:invertIfNegative val="0"/>
          <c:cat>
            <c:strRef>
              <c:f>Sheet3!$G$4:$G$10</c:f>
              <c:strCache>
                <c:ptCount val="7"/>
                <c:pt idx="0">
                  <c:v>To make extra money</c:v>
                </c:pt>
                <c:pt idx="1">
                  <c:v>To offset some of the cost of owning my vehicle</c:v>
                </c:pt>
                <c:pt idx="2">
                  <c:v>To buy/lease a more expensive vehicle by offsetting some of its cost by driving for ride-sharing</c:v>
                </c:pt>
                <c:pt idx="3">
                  <c:v>To buy/lease a new car by offsetting some of its cost by driving for ride-sharing</c:v>
                </c:pt>
                <c:pt idx="4">
                  <c:v>To afford owning/leasing a vehicle by offsetting some of its cost by driving for ride-sharing</c:v>
                </c:pt>
                <c:pt idx="5">
                  <c:v>Because I like driving</c:v>
                </c:pt>
                <c:pt idx="6">
                  <c:v>For the social aspect of meeting new people</c:v>
                </c:pt>
              </c:strCache>
            </c:strRef>
          </c:cat>
          <c:val>
            <c:numRef>
              <c:f>Sheet3!$I$4:$I$10</c:f>
              <c:numCache>
                <c:formatCode>General</c:formatCode>
                <c:ptCount val="7"/>
                <c:pt idx="0">
                  <c:v>167</c:v>
                </c:pt>
                <c:pt idx="1">
                  <c:v>81</c:v>
                </c:pt>
                <c:pt idx="2">
                  <c:v>40</c:v>
                </c:pt>
                <c:pt idx="3">
                  <c:v>64</c:v>
                </c:pt>
                <c:pt idx="4">
                  <c:v>71</c:v>
                </c:pt>
                <c:pt idx="5">
                  <c:v>119</c:v>
                </c:pt>
                <c:pt idx="6">
                  <c:v>87</c:v>
                </c:pt>
              </c:numCache>
            </c:numRef>
          </c:val>
          <c:extLst>
            <c:ext xmlns:c16="http://schemas.microsoft.com/office/drawing/2014/chart" uri="{C3380CC4-5D6E-409C-BE32-E72D297353CC}">
              <c16:uniqueId val="{00000001-AD4D-47B7-A347-921A02C28C9C}"/>
            </c:ext>
          </c:extLst>
        </c:ser>
        <c:dLbls>
          <c:showLegendKey val="0"/>
          <c:showVal val="0"/>
          <c:showCatName val="0"/>
          <c:showSerName val="0"/>
          <c:showPercent val="0"/>
          <c:showBubbleSize val="0"/>
        </c:dLbls>
        <c:gapWidth val="75"/>
        <c:overlap val="-25"/>
        <c:axId val="-881905024"/>
        <c:axId val="-881902272"/>
      </c:barChart>
      <c:catAx>
        <c:axId val="-881905024"/>
        <c:scaling>
          <c:orientation val="minMax"/>
        </c:scaling>
        <c:delete val="0"/>
        <c:axPos val="l"/>
        <c:numFmt formatCode="General" sourceLinked="0"/>
        <c:majorTickMark val="none"/>
        <c:minorTickMark val="none"/>
        <c:tickLblPos val="nextTo"/>
        <c:txPr>
          <a:bodyPr/>
          <a:lstStyle/>
          <a:p>
            <a:pPr>
              <a:defRPr>
                <a:latin typeface="Times New Roman" pitchFamily="18" charset="0"/>
                <a:cs typeface="Times New Roman" pitchFamily="18" charset="0"/>
              </a:defRPr>
            </a:pPr>
            <a:endParaRPr lang="en-US"/>
          </a:p>
        </c:txPr>
        <c:crossAx val="-881902272"/>
        <c:crosses val="autoZero"/>
        <c:auto val="1"/>
        <c:lblAlgn val="ctr"/>
        <c:lblOffset val="100"/>
        <c:noMultiLvlLbl val="0"/>
      </c:catAx>
      <c:valAx>
        <c:axId val="-881902272"/>
        <c:scaling>
          <c:orientation val="minMax"/>
        </c:scaling>
        <c:delete val="0"/>
        <c:axPos val="b"/>
        <c:majorGridlines/>
        <c:numFmt formatCode="General" sourceLinked="1"/>
        <c:majorTickMark val="none"/>
        <c:minorTickMark val="none"/>
        <c:tickLblPos val="nextTo"/>
        <c:spPr>
          <a:ln w="9525">
            <a:noFill/>
          </a:ln>
        </c:spPr>
        <c:crossAx val="-881905024"/>
        <c:crosses val="autoZero"/>
        <c:crossBetween val="between"/>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6BF3E8-899C-274D-A885-8CFD0B3FF1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15795</Words>
  <Characters>86086</Characters>
  <Application>Microsoft Office Word</Application>
  <DocSecurity>0</DocSecurity>
  <Lines>2207</Lines>
  <Paragraphs>1184</Paragraphs>
  <ScaleCrop>false</ScaleCrop>
  <HeadingPairs>
    <vt:vector size="2" baseType="variant">
      <vt:variant>
        <vt:lpstr>Title</vt:lpstr>
      </vt:variant>
      <vt:variant>
        <vt:i4>1</vt:i4>
      </vt:variant>
    </vt:vector>
  </HeadingPairs>
  <TitlesOfParts>
    <vt:vector size="1" baseType="lpstr">
      <vt:lpstr/>
    </vt:vector>
  </TitlesOfParts>
  <Company>Legislative Data Center</Company>
  <LinksUpToDate>false</LinksUpToDate>
  <CharactersWithSpaces>100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aria Michele Berliner</dc:creator>
  <cp:lastModifiedBy>Rosa Dominguez-Faus</cp:lastModifiedBy>
  <cp:revision>3</cp:revision>
  <cp:lastPrinted>2017-11-16T23:54:00Z</cp:lastPrinted>
  <dcterms:created xsi:type="dcterms:W3CDTF">2018-02-21T22:25:00Z</dcterms:created>
  <dcterms:modified xsi:type="dcterms:W3CDTF">2018-02-21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trr</vt:lpwstr>
  </property>
  <property fmtid="{D5CDD505-2E9C-101B-9397-08002B2CF9AE}" pid="19" name="Mendeley Recent Style Name 8_1">
    <vt:lpwstr>Transportation Research Record</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6ab8bd10-5904-3b6c-a04b-14ae1386851b</vt:lpwstr>
  </property>
  <property fmtid="{D5CDD505-2E9C-101B-9397-08002B2CF9AE}" pid="24" name="Mendeley Citation Style_1">
    <vt:lpwstr>http://www.zotero.org/styles/apa</vt:lpwstr>
  </property>
</Properties>
</file>